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B75E8AA" w14:textId="34BF6A00" w:rsidR="004B5670" w:rsidRDefault="00333419" w:rsidP="000F5DBC">
      <w:pPr>
        <w:pStyle w:val="Heading1"/>
        <w:jc w:val="center"/>
      </w:pPr>
      <w:r w:rsidRPr="00333419">
        <w:t>LAPORAN TUGAS AKHIR</w:t>
      </w:r>
    </w:p>
    <w:p w14:paraId="2E524DD4" w14:textId="61B7F0B3" w:rsidR="001830FF" w:rsidRDefault="00835E15" w:rsidP="000F5DBC">
      <w:pPr>
        <w:pStyle w:val="Heading1"/>
        <w:jc w:val="center"/>
      </w:pPr>
      <w:r>
        <w:t>PENGEMBANGAN</w:t>
      </w:r>
      <w:r w:rsidR="001830FF">
        <w:t xml:space="preserve"> APLIKASI</w:t>
      </w:r>
      <w:r w:rsidR="009611CE">
        <w:t xml:space="preserve"> MOBILE </w:t>
      </w:r>
      <w:r w:rsidR="001830FF">
        <w:t xml:space="preserve">PRESENSI PEGAWAI BERBASIS </w:t>
      </w:r>
      <w:r w:rsidR="001830FF" w:rsidRPr="00247F50">
        <w:rPr>
          <w:i/>
          <w:iCs/>
        </w:rPr>
        <w:t>GPS</w:t>
      </w:r>
      <w:r w:rsidR="001830FF">
        <w:t xml:space="preserve"> DAN </w:t>
      </w:r>
      <w:r w:rsidR="00145A4A">
        <w:rPr>
          <w:i/>
          <w:iCs/>
        </w:rPr>
        <w:t>GEOCOD</w:t>
      </w:r>
      <w:r w:rsidR="00B11CF6">
        <w:rPr>
          <w:i/>
          <w:iCs/>
        </w:rPr>
        <w:t>ING</w:t>
      </w:r>
      <w:r w:rsidR="009611CE">
        <w:rPr>
          <w:i/>
          <w:iCs/>
        </w:rPr>
        <w:t xml:space="preserve"> </w:t>
      </w:r>
      <w:r w:rsidR="009611CE">
        <w:t>MENGGUNAKAN METODE PENGUKURAN JARAK HAVERSINE</w:t>
      </w:r>
      <w:r w:rsidR="001830FF">
        <w:t xml:space="preserve"> </w:t>
      </w:r>
      <w:r w:rsidR="009611CE">
        <w:t xml:space="preserve">[STUDI KASUS: </w:t>
      </w:r>
      <w:r w:rsidR="001830FF">
        <w:t>BALAI DESA WARUREJA</w:t>
      </w:r>
      <w:r w:rsidR="00167495">
        <w:t>,</w:t>
      </w:r>
      <w:r w:rsidR="001830FF">
        <w:t xml:space="preserve"> KABUPATEN TEGAL</w:t>
      </w:r>
      <w:r w:rsidR="009611CE">
        <w:t>]</w:t>
      </w:r>
    </w:p>
    <w:p w14:paraId="37D7C33A" w14:textId="77777777" w:rsidR="009776B3" w:rsidRDefault="00247F50" w:rsidP="009776B3">
      <w:pPr>
        <w:pStyle w:val="Title"/>
        <w:spacing w:line="360" w:lineRule="auto"/>
        <w:jc w:val="center"/>
        <w:rPr>
          <w:lang w:val="en-US"/>
        </w:rPr>
      </w:pPr>
      <w:r>
        <w:rPr>
          <w:lang w:val="en-US"/>
        </w:rPr>
        <w:t>Diajukan untuk memenuhi salah satu syarat mengerjakan dan menempuh tugas akhir 2</w:t>
      </w:r>
    </w:p>
    <w:p w14:paraId="7DA4BA2A" w14:textId="103E0F25" w:rsidR="001830FF" w:rsidRDefault="001830FF" w:rsidP="009776B3">
      <w:pPr>
        <w:pStyle w:val="Title"/>
        <w:spacing w:line="360" w:lineRule="auto"/>
        <w:jc w:val="center"/>
        <w:rPr>
          <w:lang w:val="en-US"/>
        </w:rPr>
      </w:pPr>
      <w:r>
        <w:rPr>
          <w:noProof/>
          <w:lang w:val="en-US"/>
        </w:rPr>
        <w:drawing>
          <wp:anchor distT="0" distB="0" distL="114300" distR="114300" simplePos="0" relativeHeight="251655168" behindDoc="1" locked="0" layoutInCell="1" allowOverlap="1" wp14:anchorId="30760163" wp14:editId="4E53311A">
            <wp:simplePos x="0" y="0"/>
            <wp:positionH relativeFrom="column">
              <wp:posOffset>1706880</wp:posOffset>
            </wp:positionH>
            <wp:positionV relativeFrom="paragraph">
              <wp:posOffset>250825</wp:posOffset>
            </wp:positionV>
            <wp:extent cx="1799590" cy="1799590"/>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8">
                      <a:extLst>
                        <a:ext uri="{28A0092B-C50C-407E-A947-70E740481C1C}">
                          <a14:useLocalDpi xmlns:a14="http://schemas.microsoft.com/office/drawing/2010/main" val="0"/>
                        </a:ext>
                      </a:extLst>
                    </a:blip>
                    <a:stretch>
                      <a:fillRect/>
                    </a:stretch>
                  </pic:blipFill>
                  <pic:spPr>
                    <a:xfrm>
                      <a:off x="0" y="0"/>
                      <a:ext cx="1799590" cy="1799590"/>
                    </a:xfrm>
                    <a:prstGeom prst="rect">
                      <a:avLst/>
                    </a:prstGeom>
                  </pic:spPr>
                </pic:pic>
              </a:graphicData>
            </a:graphic>
            <wp14:sizeRelH relativeFrom="margin">
              <wp14:pctWidth>0</wp14:pctWidth>
            </wp14:sizeRelH>
            <wp14:sizeRelV relativeFrom="margin">
              <wp14:pctHeight>0</wp14:pctHeight>
            </wp14:sizeRelV>
          </wp:anchor>
        </w:drawing>
      </w:r>
    </w:p>
    <w:p w14:paraId="344333D8" w14:textId="5E09E4BE" w:rsidR="001830FF" w:rsidRPr="001830FF" w:rsidRDefault="001830FF" w:rsidP="00F61DEE">
      <w:pPr>
        <w:spacing w:line="360" w:lineRule="auto"/>
        <w:rPr>
          <w:lang w:val="en-US"/>
        </w:rPr>
      </w:pPr>
    </w:p>
    <w:p w14:paraId="3C992451" w14:textId="5A13025A" w:rsidR="001830FF" w:rsidRPr="001830FF" w:rsidRDefault="001830FF" w:rsidP="00F61DEE">
      <w:pPr>
        <w:spacing w:line="360" w:lineRule="auto"/>
        <w:rPr>
          <w:lang w:val="en-US"/>
        </w:rPr>
      </w:pPr>
    </w:p>
    <w:p w14:paraId="139F3BBD" w14:textId="65C9B4CA" w:rsidR="001830FF" w:rsidRDefault="001830FF" w:rsidP="00F61DEE">
      <w:pPr>
        <w:tabs>
          <w:tab w:val="left" w:pos="2184"/>
        </w:tabs>
        <w:spacing w:line="360" w:lineRule="auto"/>
        <w:rPr>
          <w:lang w:val="en-US"/>
        </w:rPr>
      </w:pPr>
    </w:p>
    <w:p w14:paraId="06299C7A" w14:textId="0564A7CD" w:rsidR="001830FF" w:rsidRDefault="001830FF" w:rsidP="00F61DEE">
      <w:pPr>
        <w:tabs>
          <w:tab w:val="left" w:pos="2184"/>
        </w:tabs>
        <w:spacing w:line="360" w:lineRule="auto"/>
        <w:rPr>
          <w:lang w:val="en-US"/>
        </w:rPr>
      </w:pPr>
    </w:p>
    <w:p w14:paraId="715FE295" w14:textId="5E6D3CB0" w:rsidR="001830FF" w:rsidRDefault="001830FF" w:rsidP="00F61DEE">
      <w:pPr>
        <w:tabs>
          <w:tab w:val="left" w:pos="2184"/>
        </w:tabs>
        <w:spacing w:line="360" w:lineRule="auto"/>
        <w:rPr>
          <w:lang w:val="en-US"/>
        </w:rPr>
      </w:pPr>
      <w:r>
        <w:rPr>
          <w:lang w:val="en-US"/>
        </w:rPr>
        <w:tab/>
      </w:r>
    </w:p>
    <w:p w14:paraId="530B823E" w14:textId="689673A6" w:rsidR="001830FF" w:rsidRDefault="001830FF" w:rsidP="00F61DEE">
      <w:pPr>
        <w:tabs>
          <w:tab w:val="left" w:pos="2184"/>
        </w:tabs>
        <w:spacing w:line="360" w:lineRule="auto"/>
        <w:jc w:val="center"/>
        <w:rPr>
          <w:lang w:val="en-US"/>
        </w:rPr>
      </w:pPr>
      <w:r>
        <w:rPr>
          <w:lang w:val="en-US"/>
        </w:rPr>
        <w:t xml:space="preserve"> </w:t>
      </w:r>
    </w:p>
    <w:p w14:paraId="6EDFA27C" w14:textId="2261F767" w:rsidR="001830FF" w:rsidRDefault="00247F50" w:rsidP="00F61DEE">
      <w:pPr>
        <w:pStyle w:val="Subtitle"/>
        <w:spacing w:line="360" w:lineRule="auto"/>
        <w:jc w:val="center"/>
        <w:rPr>
          <w:lang w:val="en-US"/>
        </w:rPr>
      </w:pPr>
      <w:r>
        <w:rPr>
          <w:lang w:val="en-US"/>
        </w:rPr>
        <w:t>Disusun oleh:</w:t>
      </w:r>
    </w:p>
    <w:p w14:paraId="7C44E34E" w14:textId="63404639" w:rsidR="00247F50" w:rsidRPr="00247F50" w:rsidRDefault="00247F50" w:rsidP="00F61DEE">
      <w:pPr>
        <w:pStyle w:val="Title"/>
        <w:spacing w:line="360" w:lineRule="auto"/>
        <w:jc w:val="center"/>
        <w:rPr>
          <w:sz w:val="28"/>
          <w:szCs w:val="28"/>
          <w:lang w:val="en-US"/>
        </w:rPr>
      </w:pPr>
      <w:r w:rsidRPr="00247F50">
        <w:rPr>
          <w:sz w:val="28"/>
          <w:szCs w:val="28"/>
          <w:lang w:val="en-US"/>
        </w:rPr>
        <w:t>Nama: Guna Dermawan</w:t>
      </w:r>
    </w:p>
    <w:p w14:paraId="33D2E820" w14:textId="66712A2E" w:rsidR="00247F50" w:rsidRPr="00247F50" w:rsidRDefault="00247F50" w:rsidP="00F61DEE">
      <w:pPr>
        <w:pStyle w:val="Title"/>
        <w:spacing w:line="360" w:lineRule="auto"/>
        <w:jc w:val="center"/>
        <w:rPr>
          <w:sz w:val="28"/>
          <w:szCs w:val="28"/>
          <w:lang w:val="en-US"/>
        </w:rPr>
      </w:pPr>
      <w:r w:rsidRPr="00247F50">
        <w:rPr>
          <w:sz w:val="28"/>
          <w:szCs w:val="28"/>
          <w:lang w:val="en-US"/>
        </w:rPr>
        <w:t>NIM: A11.2018.11538</w:t>
      </w:r>
    </w:p>
    <w:p w14:paraId="1E6C0BCB" w14:textId="235CDE1F" w:rsidR="00247F50" w:rsidRDefault="00247F50" w:rsidP="00F61DEE">
      <w:pPr>
        <w:pStyle w:val="Title"/>
        <w:spacing w:line="360" w:lineRule="auto"/>
        <w:jc w:val="center"/>
        <w:rPr>
          <w:sz w:val="28"/>
          <w:szCs w:val="28"/>
          <w:lang w:val="en-US"/>
        </w:rPr>
      </w:pPr>
      <w:r w:rsidRPr="00247F50">
        <w:rPr>
          <w:sz w:val="28"/>
          <w:szCs w:val="28"/>
          <w:lang w:val="en-US"/>
        </w:rPr>
        <w:t>Program studi: Teknik informatika</w:t>
      </w:r>
    </w:p>
    <w:p w14:paraId="3DFC69AE" w14:textId="176F1FD7" w:rsidR="00247F50" w:rsidRDefault="00247F50" w:rsidP="00F61DEE">
      <w:pPr>
        <w:spacing w:line="360" w:lineRule="auto"/>
        <w:jc w:val="center"/>
        <w:rPr>
          <w:lang w:val="en-US"/>
        </w:rPr>
      </w:pPr>
    </w:p>
    <w:p w14:paraId="1D25369A" w14:textId="0E32AC1E" w:rsidR="00247F50" w:rsidRDefault="00247F50" w:rsidP="000F5DBC">
      <w:pPr>
        <w:pStyle w:val="Heading2"/>
        <w:spacing w:line="360" w:lineRule="auto"/>
        <w:jc w:val="center"/>
        <w:rPr>
          <w:sz w:val="28"/>
          <w:szCs w:val="28"/>
          <w:lang w:val="en-US"/>
        </w:rPr>
      </w:pPr>
      <w:r>
        <w:rPr>
          <w:sz w:val="28"/>
          <w:szCs w:val="28"/>
          <w:lang w:val="en-US"/>
        </w:rPr>
        <w:lastRenderedPageBreak/>
        <w:t>FAKULTAS ILMU KOMPUTER</w:t>
      </w:r>
    </w:p>
    <w:p w14:paraId="4901A169" w14:textId="7056D9F2" w:rsidR="00247F50" w:rsidRDefault="00247F50" w:rsidP="000F5DBC">
      <w:pPr>
        <w:pStyle w:val="Heading1"/>
        <w:jc w:val="center"/>
      </w:pPr>
      <w:r>
        <w:t>UNIVERSITAS DIAN NUSWANTORO</w:t>
      </w:r>
    </w:p>
    <w:p w14:paraId="4EF4033D" w14:textId="6E2FC671" w:rsidR="00247F50" w:rsidRDefault="00247F50" w:rsidP="000F5DBC">
      <w:pPr>
        <w:pStyle w:val="Heading1"/>
        <w:jc w:val="center"/>
      </w:pPr>
      <w:r>
        <w:t>SEMARANG</w:t>
      </w:r>
    </w:p>
    <w:p w14:paraId="39DCC7AD" w14:textId="6E22144A" w:rsidR="00F61DEE" w:rsidRDefault="00247F50" w:rsidP="000F5DBC">
      <w:pPr>
        <w:pStyle w:val="Heading1"/>
        <w:jc w:val="center"/>
      </w:pPr>
      <w:r>
        <w:t>2021</w:t>
      </w:r>
    </w:p>
    <w:p w14:paraId="3824B644" w14:textId="546E148D" w:rsidR="009776B3" w:rsidRDefault="009776B3" w:rsidP="0040533E">
      <w:pPr>
        <w:rPr>
          <w:rFonts w:ascii="Times New Roman" w:eastAsiaTheme="majorEastAsia" w:hAnsi="Times New Roman" w:cstheme="majorBidi"/>
          <w:b/>
          <w:caps/>
          <w:color w:val="000000" w:themeColor="text1"/>
          <w:sz w:val="28"/>
          <w:szCs w:val="32"/>
          <w:lang w:val="en-US"/>
        </w:rPr>
        <w:sectPr w:rsidR="009776B3" w:rsidSect="00305A06">
          <w:pgSz w:w="11906" w:h="16838" w:code="9"/>
          <w:pgMar w:top="2268" w:right="1701" w:bottom="1701" w:left="2268" w:header="706" w:footer="706" w:gutter="0"/>
          <w:paperSrc w:first="7"/>
          <w:pgNumType w:fmt="lowerRoman" w:start="1"/>
          <w:cols w:space="708"/>
          <w:docGrid w:linePitch="360"/>
        </w:sectPr>
      </w:pPr>
    </w:p>
    <w:p w14:paraId="3BD96BC6" w14:textId="135F109F" w:rsidR="00247F50" w:rsidRDefault="009776B3" w:rsidP="009776B3">
      <w:pPr>
        <w:jc w:val="center"/>
        <w:rPr>
          <w:rFonts w:ascii="Times New Roman" w:eastAsiaTheme="majorEastAsia" w:hAnsi="Times New Roman" w:cstheme="majorBidi"/>
          <w:b/>
          <w:caps/>
          <w:color w:val="000000" w:themeColor="text1"/>
          <w:sz w:val="28"/>
          <w:szCs w:val="32"/>
          <w:lang w:val="en-US"/>
        </w:rPr>
      </w:pPr>
      <w:r>
        <w:rPr>
          <w:rFonts w:ascii="Times New Roman" w:eastAsiaTheme="majorEastAsia" w:hAnsi="Times New Roman" w:cstheme="majorBidi"/>
          <w:b/>
          <w:caps/>
          <w:color w:val="000000" w:themeColor="text1"/>
          <w:sz w:val="28"/>
          <w:szCs w:val="32"/>
          <w:lang w:val="en-US"/>
        </w:rPr>
        <w:lastRenderedPageBreak/>
        <w:t>ABSTRAK</w:t>
      </w:r>
    </w:p>
    <w:p w14:paraId="410D5058" w14:textId="04AA87D6" w:rsidR="009776B3" w:rsidRDefault="00617F63" w:rsidP="00B11CF6">
      <w:pPr>
        <w:pStyle w:val="Subtitle"/>
        <w:spacing w:line="240" w:lineRule="auto"/>
        <w:rPr>
          <w:rFonts w:eastAsiaTheme="majorEastAsia"/>
          <w:lang w:val="en-US"/>
        </w:rPr>
      </w:pPr>
      <w:r>
        <w:rPr>
          <w:rFonts w:eastAsiaTheme="majorEastAsia"/>
          <w:lang w:val="en-US"/>
        </w:rPr>
        <w:t xml:space="preserve">Presensi adalah sebuah tanda kehadiran seseorang yang menandakan bahwa orang tersebut telah melakukan presensi dimana presensi itu nantinya dapat di jadikan sebuah laporan ataupun pengambilan sebuah kebijakan baik di instansi Pendidikan, perusahaan ataupun instansi jenis lainya. Ada berbagai jenis presensi yang lazim di temukan mulai dari yang menggunakan sistem konvensional ataupun yang berbasiskan komputerisasi. Di dalam instansi pemerintahan presensi berperan penting sebagai laporan kinerja pegawai dan sebagai parameter dalam pengambilan kebijakan pemimpin kepada bawahannya, Tetapi masih banyak ditemukan instansi yang melakukan presensi pegawainya menggunakan cara konvensional dengan cara menuliskanya secara manual pada lembaran kertas, hal ini dapat menimbulkan masalah dikemudian hari jika </w:t>
      </w:r>
      <w:r w:rsidR="0010558E">
        <w:rPr>
          <w:rFonts w:eastAsiaTheme="majorEastAsia"/>
          <w:lang w:val="en-US"/>
        </w:rPr>
        <w:t xml:space="preserve">ada kerusakan media kertas yang dijadikannya sebagai media presensi, oleh sebab itu diperlukan sebuah sistem penanganan yang menyediakan kemudahan dan kenyamanan saat melakukan presensi yaitu dengan merancang aplikasi presensi berbasis android dengan memanfaatkan </w:t>
      </w:r>
      <w:r w:rsidR="0010558E" w:rsidRPr="0010558E">
        <w:rPr>
          <w:rFonts w:eastAsiaTheme="majorEastAsia"/>
          <w:i/>
          <w:iCs/>
          <w:lang w:val="en-US"/>
        </w:rPr>
        <w:t>GPS</w:t>
      </w:r>
      <w:r w:rsidR="0010558E">
        <w:rPr>
          <w:rFonts w:eastAsiaTheme="majorEastAsia"/>
          <w:lang w:val="en-US"/>
        </w:rPr>
        <w:t xml:space="preserve"> atau </w:t>
      </w:r>
      <w:r w:rsidR="0010558E">
        <w:rPr>
          <w:rFonts w:eastAsiaTheme="majorEastAsia"/>
          <w:i/>
          <w:iCs/>
          <w:lang w:val="en-US"/>
        </w:rPr>
        <w:t>global position</w:t>
      </w:r>
      <w:r w:rsidR="0010558E">
        <w:rPr>
          <w:rFonts w:eastAsiaTheme="majorEastAsia"/>
          <w:lang w:val="en-US"/>
        </w:rPr>
        <w:t xml:space="preserve">ing </w:t>
      </w:r>
      <w:r w:rsidR="0010558E" w:rsidRPr="0010558E">
        <w:rPr>
          <w:rFonts w:eastAsiaTheme="majorEastAsia"/>
          <w:i/>
          <w:iCs/>
          <w:lang w:val="en-US"/>
        </w:rPr>
        <w:t>system</w:t>
      </w:r>
      <w:r w:rsidR="0010558E">
        <w:rPr>
          <w:rFonts w:eastAsiaTheme="majorEastAsia"/>
          <w:i/>
          <w:iCs/>
          <w:lang w:val="en-US"/>
        </w:rPr>
        <w:t xml:space="preserve"> </w:t>
      </w:r>
      <w:r w:rsidR="0010558E">
        <w:rPr>
          <w:rFonts w:eastAsiaTheme="majorEastAsia"/>
          <w:lang w:val="en-US"/>
        </w:rPr>
        <w:t xml:space="preserve">dan </w:t>
      </w:r>
      <w:r w:rsidR="00CA64C6">
        <w:rPr>
          <w:rFonts w:eastAsiaTheme="majorEastAsia"/>
          <w:i/>
          <w:iCs/>
          <w:lang w:val="en-US"/>
        </w:rPr>
        <w:t>geocod</w:t>
      </w:r>
      <w:r w:rsidR="00843FF5">
        <w:rPr>
          <w:rFonts w:eastAsiaTheme="majorEastAsia"/>
          <w:i/>
          <w:iCs/>
          <w:lang w:val="en-US"/>
        </w:rPr>
        <w:t>ing</w:t>
      </w:r>
      <w:r w:rsidR="0010558E">
        <w:rPr>
          <w:rFonts w:eastAsiaTheme="majorEastAsia"/>
          <w:lang w:val="en-US"/>
        </w:rPr>
        <w:t xml:space="preserve"> sebagai alat untuk membantu melakukan presensi. </w:t>
      </w:r>
      <w:r w:rsidR="0010558E" w:rsidRPr="0010558E">
        <w:rPr>
          <w:rFonts w:eastAsiaTheme="majorEastAsia"/>
          <w:i/>
          <w:iCs/>
          <w:lang w:val="en-US"/>
        </w:rPr>
        <w:t>GPS</w:t>
      </w:r>
      <w:r w:rsidR="0010558E">
        <w:rPr>
          <w:rFonts w:eastAsiaTheme="majorEastAsia"/>
          <w:i/>
          <w:iCs/>
          <w:lang w:val="en-US"/>
        </w:rPr>
        <w:t xml:space="preserve"> </w:t>
      </w:r>
      <w:r w:rsidR="0010558E">
        <w:rPr>
          <w:rFonts w:eastAsiaTheme="majorEastAsia"/>
          <w:lang w:val="en-US"/>
        </w:rPr>
        <w:t xml:space="preserve">adalah sistem navigasi berbasis satelit sedangkan </w:t>
      </w:r>
      <w:r w:rsidR="00A50586">
        <w:rPr>
          <w:rFonts w:eastAsiaTheme="majorEastAsia"/>
          <w:i/>
          <w:iCs/>
          <w:lang w:val="en-US"/>
        </w:rPr>
        <w:t>geoceo</w:t>
      </w:r>
      <w:r w:rsidR="00053B4B">
        <w:rPr>
          <w:rFonts w:eastAsiaTheme="majorEastAsia"/>
          <w:i/>
          <w:iCs/>
          <w:lang w:val="en-US"/>
        </w:rPr>
        <w:t>ding</w:t>
      </w:r>
      <w:r w:rsidR="0010558E">
        <w:rPr>
          <w:rFonts w:eastAsiaTheme="majorEastAsia"/>
          <w:i/>
          <w:iCs/>
          <w:lang w:val="en-US"/>
        </w:rPr>
        <w:t xml:space="preserve"> </w:t>
      </w:r>
      <w:r w:rsidR="0010558E">
        <w:rPr>
          <w:rFonts w:eastAsiaTheme="majorEastAsia"/>
          <w:lang w:val="en-US"/>
        </w:rPr>
        <w:t>adalah</w:t>
      </w:r>
      <w:r w:rsidR="00A50586">
        <w:rPr>
          <w:rFonts w:eastAsiaTheme="majorEastAsia"/>
          <w:lang w:val="en-US"/>
        </w:rPr>
        <w:t xml:space="preserve"> mekanisme untuk melakukan translasi bahasa manusia dan akan diterjemahkan</w:t>
      </w:r>
      <w:r w:rsidR="0010558E">
        <w:rPr>
          <w:rFonts w:eastAsiaTheme="majorEastAsia"/>
          <w:lang w:val="en-US"/>
        </w:rPr>
        <w:t xml:space="preserve"> </w:t>
      </w:r>
      <w:r w:rsidR="0060533F">
        <w:rPr>
          <w:rFonts w:eastAsiaTheme="majorEastAsia"/>
          <w:lang w:val="en-US"/>
        </w:rPr>
        <w:t>menjadi sebuah koordinat peta yaitu berupa latitude dan longitude.</w:t>
      </w:r>
    </w:p>
    <w:p w14:paraId="44712EF7" w14:textId="4E7923AB" w:rsidR="00973C5A" w:rsidRDefault="00053B4B" w:rsidP="00053B4B">
      <w:pPr>
        <w:pStyle w:val="Subtitle"/>
        <w:rPr>
          <w:b/>
          <w:bCs/>
          <w:lang w:val="en-US"/>
        </w:rPr>
      </w:pPr>
      <w:r>
        <w:rPr>
          <w:b/>
          <w:bCs/>
          <w:lang w:val="en-US"/>
        </w:rPr>
        <w:t xml:space="preserve">Kata </w:t>
      </w:r>
      <w:r w:rsidR="008467FC">
        <w:rPr>
          <w:b/>
          <w:bCs/>
          <w:lang w:val="en-US"/>
        </w:rPr>
        <w:t>k</w:t>
      </w:r>
      <w:r>
        <w:rPr>
          <w:b/>
          <w:bCs/>
          <w:lang w:val="en-US"/>
        </w:rPr>
        <w:t xml:space="preserve">unci: android, GPS, </w:t>
      </w:r>
      <w:r w:rsidR="00C44CDE">
        <w:rPr>
          <w:b/>
          <w:bCs/>
          <w:lang w:val="en-US"/>
        </w:rPr>
        <w:t>g</w:t>
      </w:r>
      <w:r>
        <w:rPr>
          <w:b/>
          <w:bCs/>
          <w:lang w:val="en-US"/>
        </w:rPr>
        <w:t>eocoding</w:t>
      </w:r>
      <w:r w:rsidR="00AE1937">
        <w:rPr>
          <w:b/>
          <w:bCs/>
          <w:lang w:val="en-US"/>
        </w:rPr>
        <w:t>,</w:t>
      </w:r>
      <w:r w:rsidR="00C44CDE">
        <w:rPr>
          <w:b/>
          <w:bCs/>
          <w:lang w:val="en-US"/>
        </w:rPr>
        <w:t xml:space="preserve"> p</w:t>
      </w:r>
      <w:r w:rsidR="00AE1937">
        <w:rPr>
          <w:b/>
          <w:bCs/>
          <w:lang w:val="en-US"/>
        </w:rPr>
        <w:t>resensi</w:t>
      </w:r>
      <w:r w:rsidR="00C44CDE">
        <w:rPr>
          <w:b/>
          <w:bCs/>
          <w:lang w:val="en-US"/>
        </w:rPr>
        <w:t xml:space="preserve"> mobile, haversine</w:t>
      </w:r>
    </w:p>
    <w:p w14:paraId="293881C0" w14:textId="77777777" w:rsidR="00973C5A" w:rsidRDefault="00973C5A">
      <w:pPr>
        <w:rPr>
          <w:rFonts w:ascii="Times New Roman" w:eastAsiaTheme="minorEastAsia" w:hAnsi="Times New Roman"/>
          <w:b/>
          <w:bCs/>
          <w:color w:val="000000" w:themeColor="text1"/>
          <w:spacing w:val="15"/>
          <w:sz w:val="24"/>
          <w:lang w:val="en-US"/>
        </w:rPr>
      </w:pPr>
      <w:r>
        <w:rPr>
          <w:b/>
          <w:bCs/>
          <w:lang w:val="en-US"/>
        </w:rPr>
        <w:br w:type="page"/>
      </w:r>
    </w:p>
    <w:p w14:paraId="43968029" w14:textId="77777777" w:rsidR="00606901" w:rsidRDefault="00973C5A" w:rsidP="00D57E41">
      <w:pPr>
        <w:pStyle w:val="Heading1"/>
        <w:jc w:val="center"/>
      </w:pPr>
      <w:r w:rsidRPr="00D57E41">
        <w:lastRenderedPageBreak/>
        <w:t>BAB 1</w:t>
      </w:r>
    </w:p>
    <w:p w14:paraId="1C2E8CDA" w14:textId="33A549CF" w:rsidR="00053B4B" w:rsidRDefault="00973C5A" w:rsidP="00D57E41">
      <w:pPr>
        <w:pStyle w:val="Heading1"/>
        <w:jc w:val="center"/>
      </w:pPr>
      <w:r w:rsidRPr="00D57E41">
        <w:t xml:space="preserve"> PENDAHULUAN</w:t>
      </w:r>
    </w:p>
    <w:p w14:paraId="670D4671" w14:textId="41C42A47" w:rsidR="00DC5C2B" w:rsidRPr="00DC5C2B" w:rsidRDefault="00DC5C2B" w:rsidP="00DC5C2B">
      <w:pPr>
        <w:pStyle w:val="Title"/>
        <w:numPr>
          <w:ilvl w:val="0"/>
          <w:numId w:val="2"/>
        </w:numPr>
        <w:spacing w:line="276" w:lineRule="auto"/>
        <w:rPr>
          <w:b w:val="0"/>
          <w:bCs/>
          <w:lang w:val="en-US"/>
        </w:rPr>
      </w:pPr>
      <w:r w:rsidRPr="00DC5C2B">
        <w:rPr>
          <w:bCs/>
          <w:lang w:val="en-US"/>
        </w:rPr>
        <w:t>Latar Belakang Masalah</w:t>
      </w:r>
    </w:p>
    <w:p w14:paraId="69C8324A" w14:textId="16BC46FE" w:rsidR="005A1D19" w:rsidRDefault="005A1D19" w:rsidP="00DC5C2B">
      <w:pPr>
        <w:pStyle w:val="Subtitle"/>
        <w:spacing w:line="276" w:lineRule="auto"/>
        <w:rPr>
          <w:lang w:val="en-US"/>
        </w:rPr>
      </w:pPr>
      <w:r>
        <w:rPr>
          <w:lang w:val="en-US"/>
        </w:rPr>
        <w:tab/>
      </w:r>
      <w:r w:rsidR="00606901">
        <w:rPr>
          <w:lang w:val="en-US"/>
        </w:rPr>
        <w:t>Laporan presensi merupakan hal yang sangat penting dalam berbagai instansi</w:t>
      </w:r>
      <w:r w:rsidR="006703D4">
        <w:rPr>
          <w:lang w:val="en-US"/>
        </w:rPr>
        <w:t>.</w:t>
      </w:r>
      <w:r w:rsidR="00606901">
        <w:rPr>
          <w:lang w:val="en-US"/>
        </w:rPr>
        <w:t xml:space="preserve"> </w:t>
      </w:r>
      <w:r w:rsidR="00C53DCD">
        <w:rPr>
          <w:lang w:val="en-US"/>
        </w:rPr>
        <w:t>presensi sebagai penilaian kinerja</w:t>
      </w:r>
      <w:r w:rsidR="00172F77">
        <w:rPr>
          <w:lang w:val="id-ID"/>
        </w:rPr>
        <w:t xml:space="preserve"> dan kedisplinan </w:t>
      </w:r>
      <w:r w:rsidR="00C53DCD">
        <w:rPr>
          <w:lang w:val="en-US"/>
        </w:rPr>
        <w:t>pegawai ataupun karyawannya</w:t>
      </w:r>
      <w:r w:rsidR="0068430F">
        <w:rPr>
          <w:lang w:val="en-US"/>
        </w:rPr>
        <w:fldChar w:fldCharType="begin" w:fldLock="1"/>
      </w:r>
      <w:r w:rsidR="00971A98">
        <w:rPr>
          <w:lang w:val="en-US"/>
        </w:rPr>
        <w:instrText>ADDIN CSL_CITATION {"citationItems":[{"id":"ITEM-1","itemData":{"DOI":"10.36339/je.v3i1.183","abstract":"Since the issuance of Law No. 6 of 2014 concerning Villages, the process of organizing village government is demanded to be more optimal. The performance of village officials must continue to be improved, in order to provide better services to the community. The work activities of village officials are influenced by the level of attendance and discipline of work schedules and hours. The process of recording data on the presence of village officials needs to be managed properly, because it affects the performance of services to the community. Conventional attendance data recording, is done by affixing a signature to a book or attendance form that is done at work time. Weaknesses of this process, including not knowing exactly the hours of work and hours of return and attendance data is easily manipulated by entrusting signatures to others. Based on these problems, it is proposed to implement a fingerprint-based attendance recording system. The process of recording and preparing attendance reports is supported by software that has been designed to handle attendance data processing, and attendance data reports can be printed directly so that it can produce more accurate information and data. The results of the implementation of a fingerprint-based attendance system were able to improve the discipline of village officials by providing authentic data on complete attendance.","author":[{"dropping-particle":"","family":"Rahmatulloh","given":"Alam","non-dropping-particle":"","parse-names":false,"suffix":""},{"dropping-particle":"","family":"Gunawan","given":"Rohmat","non-dropping-particle":"","parse-names":false,"suffix":""}],"container-title":"JATI EMAS (Jurnal Aplikasi Teknik dan Pengabdian Masyarakat)","id":"ITEM-1","issue":"1","issued":{"date-parts":[["2019"]]},"page":"14","title":"Sistem Presensi Berbasis Sidik Jari untuk Peningkatan Disiplin Kehadiran Aparat Desa","type":"article-journal","volume":"3"},"uris":["http://www.mendeley.com/documents/?uuid=f80f6962-f938-48c8-83f8-fb45b60a721c"]}],"mendeley":{"formattedCitation":"[1]","plainTextFormattedCitation":"[1]","previouslyFormattedCitation":"[1]"},"properties":{"noteIndex":0},"schema":"https://github.com/citation-style-language/schema/raw/master/csl-citation.json"}</w:instrText>
      </w:r>
      <w:r w:rsidR="0068430F">
        <w:rPr>
          <w:lang w:val="en-US"/>
        </w:rPr>
        <w:fldChar w:fldCharType="separate"/>
      </w:r>
      <w:r w:rsidR="0068430F" w:rsidRPr="0068430F">
        <w:rPr>
          <w:noProof/>
          <w:lang w:val="en-US"/>
        </w:rPr>
        <w:t>[1]</w:t>
      </w:r>
      <w:r w:rsidR="0068430F">
        <w:rPr>
          <w:lang w:val="en-US"/>
        </w:rPr>
        <w:fldChar w:fldCharType="end"/>
      </w:r>
      <w:r w:rsidR="00971A98">
        <w:rPr>
          <w:lang w:val="en-US"/>
        </w:rPr>
        <w:fldChar w:fldCharType="begin" w:fldLock="1"/>
      </w:r>
      <w:r w:rsidR="00AA01E8">
        <w:rPr>
          <w:lang w:val="en-US"/>
        </w:rPr>
        <w:instrText>ADDIN CSL_CITATION {"citationItems":[{"id":"ITEM-1","itemData":{"author":[{"dropping-particle":"","family":"Qois","given":"Naviza","non-dropping-particle":"","parse-names":false,"suffix":""},{"dropping-particle":"","family":"Jumaryadi","given":"Yuwan","non-dropping-particle":"","parse-names":false,"suffix":""}],"id":"ITEM-1","issued":{"date-parts":[["2021"]]},"page":"550-561","title":"Implementasi Location Based Service pada Sistem Informasi Kehadiran Pegawai Berbasis Android","type":"article-journal","volume":"10"},"uris":["http://www.mendeley.com/documents/?uuid=38f9ef7f-0e86-4573-a461-942a327fe055"]}],"mendeley":{"formattedCitation":"[2]","plainTextFormattedCitation":"[2]","previouslyFormattedCitation":"[2]"},"properties":{"noteIndex":0},"schema":"https://github.com/citation-style-language/schema/raw/master/csl-citation.json"}</w:instrText>
      </w:r>
      <w:r w:rsidR="00971A98">
        <w:rPr>
          <w:lang w:val="en-US"/>
        </w:rPr>
        <w:fldChar w:fldCharType="separate"/>
      </w:r>
      <w:r w:rsidR="00971A98" w:rsidRPr="00971A98">
        <w:rPr>
          <w:noProof/>
          <w:lang w:val="en-US"/>
        </w:rPr>
        <w:t>[2]</w:t>
      </w:r>
      <w:r w:rsidR="00971A98">
        <w:rPr>
          <w:lang w:val="en-US"/>
        </w:rPr>
        <w:fldChar w:fldCharType="end"/>
      </w:r>
      <w:r w:rsidR="00C53DCD">
        <w:rPr>
          <w:lang w:val="en-US"/>
        </w:rPr>
        <w:t>,</w:t>
      </w:r>
      <w:r w:rsidR="00172F77">
        <w:rPr>
          <w:lang w:val="id-ID"/>
        </w:rPr>
        <w:t xml:space="preserve"> </w:t>
      </w:r>
      <w:r w:rsidR="006703D4">
        <w:rPr>
          <w:lang w:val="en-US"/>
        </w:rPr>
        <w:t>b</w:t>
      </w:r>
      <w:r w:rsidR="007F2F25">
        <w:rPr>
          <w:lang w:val="en-US"/>
        </w:rPr>
        <w:t xml:space="preserve">egitu juga presensi yang ada di kantor balai desa Warureja kabupaten Tegal ini, presensi yang di gunakan masih menggunakan cara konvensional yaitu dengan menggunakan buku presensi di mana setiap pegawai akan melakukan presensi dengan menuliskanya secara manual yang nantinya akan di rekap oleh bagian administrasi pegawai, namun dengan presensi yang menggunakan cara konvensional ini menimbulkan berbagai problematika diantaranya adalah manipulasi presensi dimana setiap pegawai dapat melakukan presensi pada jam yang tidak seharusnya, kemungkinan presensi palsu juga sangat mungkin terjadi, kedua hal di atas tentunya menjadi hal yang krusial mengingat presensi dapat dijadikan pengambilan kebijakan oleh atasan dalam hal ini adalah kepala desa, untuk itu perlu di buat sistem presensi yang dapat mengatasi problematika diatas yaitu dengan membuat sistem presensi menggunakan </w:t>
      </w:r>
      <w:r w:rsidR="007F2F25" w:rsidRPr="007F2F25">
        <w:rPr>
          <w:i/>
          <w:iCs/>
          <w:lang w:val="en-US"/>
        </w:rPr>
        <w:t>GPS</w:t>
      </w:r>
      <w:r w:rsidR="007F2F25">
        <w:rPr>
          <w:i/>
          <w:iCs/>
          <w:lang w:val="en-US"/>
        </w:rPr>
        <w:t xml:space="preserve"> </w:t>
      </w:r>
      <w:r w:rsidR="007F2F25">
        <w:rPr>
          <w:lang w:val="en-US"/>
        </w:rPr>
        <w:t xml:space="preserve">dan </w:t>
      </w:r>
      <w:r w:rsidR="007F2F25">
        <w:rPr>
          <w:i/>
          <w:iCs/>
          <w:lang w:val="en-US"/>
        </w:rPr>
        <w:t>Geocoding</w:t>
      </w:r>
      <w:r w:rsidR="007F2F25">
        <w:rPr>
          <w:lang w:val="en-US"/>
        </w:rPr>
        <w:t xml:space="preserve"> yang berbasiskan android untuk memastikan akurasi dan kedisiplinan para pegawai.</w:t>
      </w:r>
      <w:r w:rsidR="00A5474E">
        <w:rPr>
          <w:lang w:val="en-US"/>
        </w:rPr>
        <w:t xml:space="preserve"> Dalam penelitian ini setiap presensi pegawai akan dapat dilakukan jika perangkat pegawai tersebut berada pada jarak tertentu dari kantor, jika tidak maka pegawai tersebut tidak dapat melakukan presensi. Data presensi yang disediakan sistem ini lengkap dengan tanggal dan jam pada saat pegawai melakukan presensi.</w:t>
      </w:r>
    </w:p>
    <w:p w14:paraId="6CE8461F" w14:textId="1392AD1C" w:rsidR="001571ED" w:rsidRDefault="001571ED" w:rsidP="001571ED">
      <w:pPr>
        <w:pStyle w:val="Subtitle"/>
        <w:rPr>
          <w:lang w:val="en-US"/>
        </w:rPr>
      </w:pPr>
      <w:r>
        <w:rPr>
          <w:lang w:val="en-US"/>
        </w:rPr>
        <w:tab/>
      </w:r>
      <w:r>
        <w:rPr>
          <w:lang w:val="id-ID"/>
        </w:rPr>
        <w:t>Problematika presensi bukanlah hal yang baru,</w:t>
      </w:r>
      <w:r w:rsidR="000F46D1">
        <w:rPr>
          <w:lang w:val="id-ID"/>
        </w:rPr>
        <w:t xml:space="preserve"> </w:t>
      </w:r>
      <w:r>
        <w:rPr>
          <w:lang w:val="id-ID"/>
        </w:rPr>
        <w:t xml:space="preserve">telah banyak penelitian yang mengungkap tentang permasalahan presensi khususnya penerapanya pada perangkat android untuk dapat dijadikan alternatif alat presnsi diantaranya adalah </w:t>
      </w:r>
      <w:r w:rsidR="000D3979">
        <w:rPr>
          <w:lang w:val="en-US"/>
        </w:rPr>
        <w:t xml:space="preserve">penelitian yang dilakukan oleh </w:t>
      </w:r>
      <w:r w:rsidR="000D3979" w:rsidRPr="00B84152">
        <w:rPr>
          <w:lang w:val="en-US"/>
        </w:rPr>
        <w:t xml:space="preserve">J. Christian </w:t>
      </w:r>
      <w:r w:rsidR="000D3979">
        <w:rPr>
          <w:lang w:val="en-US"/>
        </w:rPr>
        <w:t>dan</w:t>
      </w:r>
      <w:r w:rsidR="000D3979" w:rsidRPr="00B84152">
        <w:rPr>
          <w:lang w:val="en-US"/>
        </w:rPr>
        <w:t xml:space="preserve"> H. Nasrullah</w:t>
      </w:r>
      <w:r w:rsidR="000D3979">
        <w:rPr>
          <w:lang w:val="en-US"/>
        </w:rPr>
        <w:t xml:space="preserve">, dengan memanfaatkan RFID atau </w:t>
      </w:r>
      <w:r w:rsidR="000D3979">
        <w:rPr>
          <w:i/>
          <w:iCs/>
          <w:lang w:val="en-US"/>
        </w:rPr>
        <w:t xml:space="preserve">Radio Frequenc Identification </w:t>
      </w:r>
      <w:r w:rsidR="000D3979">
        <w:rPr>
          <w:lang w:val="en-US"/>
        </w:rPr>
        <w:t xml:space="preserve">menghasilkan sebuah mesin pembaca kartu untuk presensi. Namun terdapat beberapa kelemahan dalam pengembangan sistem presensi, diantaranya adalah masalah pada validasi pemilik identitas asli dari kartu tersebut serta karena sistem ini mengunakan koneksi </w:t>
      </w:r>
      <w:r w:rsidR="000D3979">
        <w:rPr>
          <w:i/>
          <w:iCs/>
          <w:lang w:val="en-US"/>
        </w:rPr>
        <w:t>server-client</w:t>
      </w:r>
      <w:r w:rsidR="000D3979">
        <w:rPr>
          <w:lang w:val="en-US"/>
        </w:rPr>
        <w:t>, maka jika terjadi putus jaringan secara otomatis akan melumpuhkan kinerja dari sistem presensi ini.</w:t>
      </w:r>
      <w:r w:rsidR="000D3979">
        <w:rPr>
          <w:lang w:val="en-US"/>
        </w:rPr>
        <w:fldChar w:fldCharType="begin" w:fldLock="1"/>
      </w:r>
      <w:r w:rsidR="00AA01E8">
        <w:rPr>
          <w:lang w:val="en-US"/>
        </w:rPr>
        <w:instrText>ADDIN CSL_CITATION {"citationItems":[{"id":"ITEM-1","itemData":{"ISSN":"2685-127X","abstract":"The rapid development of information technology has enabled the fulfillment of industrial demands which will operate with a high level of efficiency. The use of information technology in the industry is in managing the human resources, they able to manage data capture process, information processing, and process to calculate the remuneration. Specifically for attandence process capture data, we can be used biometric technology, or smart card technology. Biometric technology is the best option in terms of the data validity, but unfortunately, not every organization has sufficient funds to adopt a biometric attendance system. In solving this problem, this study will develop an attendance system that is cost effective, thus become more attractive for the small and medium organizations to adopt this system. Based on RFID technology, the system requires an RFID starter kit connected to a computer as a terminal. The process of employee attendance capture can be done efficiently, if just put the RFID card close to the RFID card reader. The system is also designed to support the employee shift system and the report of employee absences, increasing the effectiveness of human resources data processing to calculate the employee of remuneration. The system is expected to be an alternative solution for small and medium sized organizations to improve the quality of human resources.   Keywords : RFID starter kit, RFID ID-12, employee attendance system","author":[{"dropping-particle":"","family":"Christian","given":"Joko","non-dropping-particle":"","parse-names":false,"suffix":""},{"dropping-particle":"","family":"Nasrullah","given":"Hamdi","non-dropping-particle":"","parse-names":false,"suffix":""}],"container-title":"Budi Luhur Information Technology","id":"ITEM-1","issue":"1","issued":{"date-parts":[["2018","1","22"]]},"title":"PEMANFAATAN RADIO FREQUENCY IDENTIFICATION (RFID) UNTUK SISTEM ABSENSI PEGAWAI","type":"article-journal","volume":"10"},"uris":["http://www.mendeley.com/documents/?uuid=cc296756-78d2-3e9e-8b4a-1a985087b404"]}],"mendeley":{"formattedCitation":"[3]","plainTextFormattedCitation":"[3]","previouslyFormattedCitation":"[3]"},"properties":{"noteIndex":0},"schema":"https://github.com/citation-style-language/schema/raw/master/csl-citation.json"}</w:instrText>
      </w:r>
      <w:r w:rsidR="000D3979">
        <w:rPr>
          <w:lang w:val="en-US"/>
        </w:rPr>
        <w:fldChar w:fldCharType="separate"/>
      </w:r>
      <w:r w:rsidR="00971A98" w:rsidRPr="00971A98">
        <w:rPr>
          <w:noProof/>
          <w:lang w:val="en-US"/>
        </w:rPr>
        <w:t>[3]</w:t>
      </w:r>
      <w:r w:rsidR="000D3979">
        <w:rPr>
          <w:lang w:val="en-US"/>
        </w:rPr>
        <w:fldChar w:fldCharType="end"/>
      </w:r>
    </w:p>
    <w:p w14:paraId="116CB6E3" w14:textId="016ABE12" w:rsidR="00CD15CB" w:rsidRDefault="000D3979" w:rsidP="00CD15CB">
      <w:pPr>
        <w:pStyle w:val="Subtitle"/>
        <w:rPr>
          <w:lang w:val="en-US"/>
        </w:rPr>
      </w:pPr>
      <w:r>
        <w:rPr>
          <w:lang w:val="en-US"/>
        </w:rPr>
        <w:lastRenderedPageBreak/>
        <w:tab/>
        <w:t xml:space="preserve">Penelitian mengenai presensi berbasis mobile juga pernah dilakukan oleh </w:t>
      </w:r>
      <w:r w:rsidRPr="00AA45C2">
        <w:rPr>
          <w:lang w:val="en-US"/>
        </w:rPr>
        <w:t xml:space="preserve">D. Supriatna </w:t>
      </w:r>
      <w:r>
        <w:rPr>
          <w:lang w:val="en-US"/>
        </w:rPr>
        <w:t>dan</w:t>
      </w:r>
      <w:r w:rsidRPr="00AA45C2">
        <w:rPr>
          <w:lang w:val="en-US"/>
        </w:rPr>
        <w:t xml:space="preserve"> E. Junianto</w:t>
      </w:r>
      <w:r>
        <w:rPr>
          <w:lang w:val="en-US"/>
        </w:rPr>
        <w:t xml:space="preserve">, dimana dalam penelitian ini menghasilkan aplikasi yang dapat melakukan presensi dengan dua metode, yaitu menggunakan GPS serta menggunakan </w:t>
      </w:r>
      <w:r>
        <w:rPr>
          <w:i/>
          <w:iCs/>
          <w:lang w:val="en-US"/>
        </w:rPr>
        <w:t>fingerprint</w:t>
      </w:r>
      <w:r w:rsidR="00E0226A">
        <w:rPr>
          <w:i/>
          <w:iCs/>
          <w:lang w:val="en-US"/>
        </w:rPr>
        <w:t>,</w:t>
      </w:r>
      <w:r w:rsidR="00E0226A">
        <w:rPr>
          <w:lang w:val="en-US"/>
        </w:rPr>
        <w:t xml:space="preserve"> namun terdapat beberapa kelemahan dalam penelitain ini, diantaranya adalah  data yang didapatkan pada saat pengguna melakukan presensi menggunakan </w:t>
      </w:r>
      <w:r w:rsidR="00E0226A">
        <w:rPr>
          <w:i/>
          <w:iCs/>
          <w:lang w:val="en-US"/>
        </w:rPr>
        <w:t xml:space="preserve"> fingerprint</w:t>
      </w:r>
      <w:r w:rsidR="00E0226A">
        <w:rPr>
          <w:lang w:val="en-US"/>
        </w:rPr>
        <w:t xml:space="preserve"> data yang dihasilkan belum dapat tersimpan kedalam </w:t>
      </w:r>
      <w:r w:rsidR="00E0226A" w:rsidRPr="00E0226A">
        <w:rPr>
          <w:i/>
          <w:iCs/>
          <w:lang w:val="en-US"/>
        </w:rPr>
        <w:t>database</w:t>
      </w:r>
      <w:r w:rsidR="00E0226A">
        <w:rPr>
          <w:lang w:val="en-US"/>
        </w:rPr>
        <w:t xml:space="preserve"> aplikasi</w:t>
      </w:r>
      <w:r w:rsidR="00B93C25">
        <w:rPr>
          <w:lang w:val="en-US"/>
        </w:rPr>
        <w:t xml:space="preserve"> </w:t>
      </w:r>
      <w:r w:rsidR="00B93C25">
        <w:rPr>
          <w:lang w:val="en-US"/>
        </w:rPr>
        <w:fldChar w:fldCharType="begin" w:fldLock="1"/>
      </w:r>
      <w:r w:rsidR="00AA01E8">
        <w:rPr>
          <w:lang w:val="en-US"/>
        </w:rPr>
        <w:instrText>ADDIN CSL_CITATION {"citationItems":[{"id":"ITEM-1","itemData":{"abstract":"Presensi merupakan bagian penting dalam suatu perusahaan yang biasanya berkaitan erat dengan penilaian kedisplinan dan kinerja. Sistem presensi manual seperti media kertas, mesin Fingerprint, dan semi komputer dianggap kurang efektif karena karyawan harus antri untuk melakukan presensi di depan mesin fingerprint atau komputer yang digunakan untuk presensi, dan pihak perusahaan harus mengeluarkan biaya cukup mahal untuk menyediakan perangkat yang akan digunakan. Oleh karena itu diperlukannya suatu pembaharuan sistem presensi dengan memanfaatkan teknologi smartphone, karena smarphone telah dilengkapi berbagai fitur yang dapat dimanfaatkan dalam pembuatan sistem presensi dan dapat digunakan dimana saja, sehingga dapat menghemat biaya dan lebih efektif dan efisien dalam pemakaiannya. Berdasarkan permasalahan tersebut, penulis membuat sebuah aplikasi presensi pegawai dengan memanfaatkan teknologi Fingerprint dan GPS pada smartphone Android dengan pemberitahuan secara real-time mengenai laporan kehadiran baik yang bekerja di dalam maupun luar kantor. Jenis penelitian ini menggunakan metode System Development Life Cycle (SDLC) dengan pendekatan model waterfall, metode ini sudah digunakan secara luas untuk membangun aplikasi perangkat lunak. Dengan adanya aplikasi ini, diharapkan para pegawai lebih mudah dalam melakukan presensi karena bisa dilakukan didalam ataupun diluar kantor, dan pihak kantor akan lebih mudah dalam melakukan monitoring dan penilaian kinerja pegawai karena semua pegawai menginput laporan pekerjaan setiap harinya. Keyword","author":[{"dropping-particle":"","family":"Supriatna","given":"Dian","non-dropping-particle":"","parse-names":false,"suffix":""},{"dropping-particle":"","family":"Junianto","given":"Erfian","non-dropping-particle":"","parse-names":false,"suffix":""}],"container-title":"e Prosiding Teknik Informatika (Protektif)","id":"ITEM-1","issue":"1","issued":{"date-parts":[["2020"]]},"page":"269-280","title":"Aplikasi Presensi Pegawai Memanfaatkan Teknologi Fingerprint dan Global Positioning System (GPS) Pada Android","type":"article-journal","volume":"1"},"uris":["http://www.mendeley.com/documents/?uuid=6d1645a6-7288-4718-85f0-4987265911b3"]}],"mendeley":{"formattedCitation":"[4]","plainTextFormattedCitation":"[4]","previouslyFormattedCitation":"[4]"},"properties":{"noteIndex":0},"schema":"https://github.com/citation-style-language/schema/raw/master/csl-citation.json"}</w:instrText>
      </w:r>
      <w:r w:rsidR="00B93C25">
        <w:rPr>
          <w:lang w:val="en-US"/>
        </w:rPr>
        <w:fldChar w:fldCharType="separate"/>
      </w:r>
      <w:r w:rsidR="00971A98" w:rsidRPr="00971A98">
        <w:rPr>
          <w:noProof/>
          <w:lang w:val="en-US"/>
        </w:rPr>
        <w:t>[4]</w:t>
      </w:r>
      <w:r w:rsidR="00B93C25">
        <w:rPr>
          <w:lang w:val="en-US"/>
        </w:rPr>
        <w:fldChar w:fldCharType="end"/>
      </w:r>
      <w:r w:rsidR="0001780D">
        <w:rPr>
          <w:lang w:val="en-US"/>
        </w:rPr>
        <w:t xml:space="preserve">. </w:t>
      </w:r>
      <w:r w:rsidR="00CD15CB">
        <w:rPr>
          <w:lang w:val="en-US"/>
        </w:rPr>
        <w:t>Peneliti</w:t>
      </w:r>
      <w:r w:rsidR="000C0CFC">
        <w:rPr>
          <w:lang w:val="en-US"/>
        </w:rPr>
        <w:t>a</w:t>
      </w:r>
      <w:r w:rsidR="00CD15CB">
        <w:rPr>
          <w:lang w:val="en-US"/>
        </w:rPr>
        <w:t>n</w:t>
      </w:r>
      <w:r w:rsidR="000C0CFC">
        <w:rPr>
          <w:lang w:val="en-US"/>
        </w:rPr>
        <w:t xml:space="preserve"> lain </w:t>
      </w:r>
      <w:r w:rsidR="00CD15CB">
        <w:rPr>
          <w:lang w:val="en-US"/>
        </w:rPr>
        <w:t xml:space="preserve">juga pernah diimplementasikan pada bidang Kesehatan yang dilakukan oleh </w:t>
      </w:r>
      <w:r w:rsidR="00CD15CB" w:rsidRPr="00B52B0B">
        <w:rPr>
          <w:lang w:val="en-US"/>
        </w:rPr>
        <w:t xml:space="preserve">E. Mulyadi, A. Trihariprasetya, </w:t>
      </w:r>
      <w:r w:rsidR="00CD15CB">
        <w:rPr>
          <w:lang w:val="en-US"/>
        </w:rPr>
        <w:t>dan</w:t>
      </w:r>
      <w:r w:rsidR="00CD15CB" w:rsidRPr="00B52B0B">
        <w:rPr>
          <w:lang w:val="en-US"/>
        </w:rPr>
        <w:t xml:space="preserve"> I. G. Wiryawan</w:t>
      </w:r>
      <w:r w:rsidR="00CD15CB">
        <w:rPr>
          <w:lang w:val="en-US"/>
        </w:rPr>
        <w:t xml:space="preserve"> dimana dihasilkan sistem presensi berbasis mobile yang dapat terintegrasi dengan sistem informasi yang telah tersedia, selain itu sistem presensi berbasis mobile ini juga dapat bekerja 24 jam untuk memenuhi kebutuhan pegawai dalam proses </w:t>
      </w:r>
      <w:r w:rsidR="00CD15CB" w:rsidRPr="00235CD0">
        <w:rPr>
          <w:i/>
          <w:iCs/>
          <w:lang w:val="en-US"/>
        </w:rPr>
        <w:t>shifting</w:t>
      </w:r>
      <w:r w:rsidR="00CD15CB">
        <w:rPr>
          <w:lang w:val="en-US"/>
        </w:rPr>
        <w:t xml:space="preserve"> sesuai dengan jadwal yang tersedia</w:t>
      </w:r>
      <w:r w:rsidR="007F085D">
        <w:rPr>
          <w:lang w:val="en-US"/>
        </w:rPr>
        <w:t xml:space="preserve"> </w:t>
      </w:r>
      <w:r w:rsidR="00CD15CB">
        <w:rPr>
          <w:lang w:val="en-US"/>
        </w:rPr>
        <w:fldChar w:fldCharType="begin" w:fldLock="1"/>
      </w:r>
      <w:r w:rsidR="00AA01E8">
        <w:rPr>
          <w:lang w:val="en-US"/>
        </w:rPr>
        <w:instrText>ADDIN CSL_CITATION {"citationItems":[{"id":"ITEM-1","itemData":{"DOI":"10.23887/janapati.v9i1.23174","ISSN":"2089-8673","abstract":"Perangkat dengan sensor sidik jari yang digunakan sebagai perangkat khusus untuk menangani presensi sangat rentan mengalami kerusakan dan susah untuk dikonfigurasikan di saat awal penggunaannya. Dengan penelitian ini, harapannya diperoleh suatu perangkat alternatif yang bisa menggantikan perangkat khusus tersebut. Dalam penelitian ini dikembangkan sistem presensi pada perangkat mobile yang telah dimiliki oleh mayoritas orang dengan memanfaatkan sensor Global Positioning System. Metode yang digunakan dalam mengembangkan penelitian ini adalah metode pengembangan perangkat lunak scrum. Sistem presensi ini diterapkan pada salah satu klinik kesehatan di Jember. Implementasi sistem presensi yang dikembangkan secara umum dapat berjalan dengan baik dan dibuktikan dengan hasil pengujian dengan metode Black box dan kuisioner sederhana untuk pengguna sistem. Dari hasil kuisioner didapatkan nilai rata-rata 4,36. Hal yang masih perlu menjadi pertimbangan untuk pengembangan kedepannya adalah kecepatan respon dari sistem presensi ini.","author":[{"dropping-particle":"","family":"Mulyadi","given":"Ely","non-dropping-particle":"","parse-names":false,"suffix":""},{"dropping-particle":"","family":"Trihariprasetya","given":"Andis","non-dropping-particle":"","parse-names":false,"suffix":""},{"dropping-particle":"","family":"Wiryawan","given":"I Gede","non-dropping-particle":"","parse-names":false,"suffix":""}],"container-title":"Jurnal Nasional Pendidikan Teknik Informatika (JANAPATI)","id":"ITEM-1","issue":"1","issued":{"date-parts":[["2020"]]},"page":"11","title":"Penerapan Sistem Presensi Mobile Dengan Menggunakan Sensor Gps (Klinik Pratama X Di Jember)","type":"article-journal","volume":"9"},"uris":["http://www.mendeley.com/documents/?uuid=b0e61840-6b7c-4714-ab64-a6db610bf4d1"]}],"mendeley":{"formattedCitation":"[5]","plainTextFormattedCitation":"[5]","previouslyFormattedCitation":"[5]"},"properties":{"noteIndex":0},"schema":"https://github.com/citation-style-language/schema/raw/master/csl-citation.json"}</w:instrText>
      </w:r>
      <w:r w:rsidR="00CD15CB">
        <w:rPr>
          <w:lang w:val="en-US"/>
        </w:rPr>
        <w:fldChar w:fldCharType="separate"/>
      </w:r>
      <w:r w:rsidR="00971A98" w:rsidRPr="00971A98">
        <w:rPr>
          <w:noProof/>
          <w:lang w:val="en-US"/>
        </w:rPr>
        <w:t>[5]</w:t>
      </w:r>
      <w:r w:rsidR="00CD15CB">
        <w:rPr>
          <w:lang w:val="en-US"/>
        </w:rPr>
        <w:fldChar w:fldCharType="end"/>
      </w:r>
      <w:r w:rsidR="0001780D">
        <w:rPr>
          <w:lang w:val="en-US"/>
        </w:rPr>
        <w:t>.</w:t>
      </w:r>
    </w:p>
    <w:p w14:paraId="3BE4535C" w14:textId="7E998A6B" w:rsidR="00560015" w:rsidRDefault="00C02F68" w:rsidP="0015064B">
      <w:pPr>
        <w:pStyle w:val="Subtitle"/>
        <w:rPr>
          <w:lang w:val="en-US"/>
        </w:rPr>
      </w:pPr>
      <w:r>
        <w:rPr>
          <w:lang w:val="en-US"/>
        </w:rPr>
        <w:tab/>
        <w:t xml:space="preserve">Berdasarkan uraian penelitian diatas, terdapat beberapa penelitan yang telah menggunakan </w:t>
      </w:r>
      <w:r>
        <w:rPr>
          <w:i/>
          <w:iCs/>
          <w:lang w:val="en-US"/>
        </w:rPr>
        <w:t>smartphone</w:t>
      </w:r>
      <w:r>
        <w:rPr>
          <w:lang w:val="en-US"/>
        </w:rPr>
        <w:t xml:space="preserve"> sebagai alat presensi, diantaranya menggunakan GPS untuk melakukan deteksi lokasi serta </w:t>
      </w:r>
      <w:r w:rsidR="00F53936">
        <w:rPr>
          <w:lang w:val="en-US"/>
        </w:rPr>
        <w:t>fingerprint sebagai alternatif dalam melakukan presensi</w:t>
      </w:r>
      <w:r w:rsidR="00AA01E8">
        <w:rPr>
          <w:lang w:val="en-US"/>
        </w:rPr>
        <w:t>, namun ketika menggunakan GPS secara objek tunggal pengambilan posisi, potensi akurasi yang kurang tepat atau tidak akurat</w:t>
      </w:r>
      <w:r w:rsidR="00AA01E8">
        <w:rPr>
          <w:lang w:val="en-US"/>
        </w:rPr>
        <w:fldChar w:fldCharType="begin" w:fldLock="1"/>
      </w:r>
      <w:r w:rsidR="0070582C">
        <w:rPr>
          <w:lang w:val="en-US"/>
        </w:rPr>
        <w:instrText>ADDIN CSL_CITATION {"citationItems":[{"id":"ITEM-1","itemData":{"abstract":"Mobile devices offer sophisticated computing capabilities called  Smartphone s. There are many applications in it, one of the applications used to show the way, the address or position we are located through the  Google Map  application with the help of GPS  Smartphone s,  Google Map  can easily find the position we are located but the accuracy level is less precise target. Measurement of accuracy in this study was done by comparing the results obtained from  Google Map  with the results obtained at the actual distance in the field. Measurement by finding the big difference between two mobile operators namely Tri operator and Telkomsel operator and using two types of  Smartphone  that is Samsung Note 1 and Samsung J3. Tri cellular operators on the 3G network were found to have higher percentage errors compared to Telkomsel operators. This is indicated by obtaining a higher error percentage value of 1.997% (Tri) and 1.754% (Telkomsel) due to internet speed and stability of  Google Map  pada point location movement Telkomsel operators are better. While on 4G network obtained error value percentage of 1,495% (Tri) and 1.22% (Telkomsel). The result is that there is a decrease in both operators but Telkomsel operators still get better results. The selection of operators and the availability of networks greatly influence the determination of the accuracy level because it will affect the movement of points on the  Google Map  so that the difference in distance obtained is different.      K  eywords:  GPS  Smartphone ,  Google Map , Accuracy Level, Tri Operator, Telkomsel Operator.","author":[{"dropping-particle":"","family":".","given":"Imanda Amalian Tafa","non-dropping-particle":"","parse-names":false,"suffix":""}],"container-title":"Jurnal Teknik Elektro Universitas Tanjungpura","id":"ITEM-1","issue":"1","issued":{"date-parts":[["2018","1","8"]]},"title":"ANALISIS TINGKAT AKURASI GLOBAL POSITIONING SYSTEM SMARTPHONE DALAM MENENTUKAN TITIK LOKASI PADA GOOGLE MAP","type":"article-journal","volume":"1"},"uris":["http://www.mendeley.com/documents/?uuid=ff65863b-cb13-3bd0-94bc-eb8ffd58ae8c"]}],"mendeley":{"formattedCitation":"[6]","plainTextFormattedCitation":"[6]","previouslyFormattedCitation":"[6]"},"properties":{"noteIndex":0},"schema":"https://github.com/citation-style-language/schema/raw/master/csl-citation.json"}</w:instrText>
      </w:r>
      <w:r w:rsidR="00AA01E8">
        <w:rPr>
          <w:lang w:val="en-US"/>
        </w:rPr>
        <w:fldChar w:fldCharType="separate"/>
      </w:r>
      <w:r w:rsidR="00AA01E8" w:rsidRPr="00AA01E8">
        <w:rPr>
          <w:noProof/>
          <w:lang w:val="en-US"/>
        </w:rPr>
        <w:t>[6]</w:t>
      </w:r>
      <w:r w:rsidR="00AA01E8">
        <w:rPr>
          <w:lang w:val="en-US"/>
        </w:rPr>
        <w:fldChar w:fldCharType="end"/>
      </w:r>
      <w:r w:rsidR="00AA01E8">
        <w:rPr>
          <w:lang w:val="en-US"/>
        </w:rPr>
        <w:t>, oleh karena itu dalam penelitian ini digunakan bantuan geocoder yang telah tertanam pada sistem android diamana geocoder itu</w:t>
      </w:r>
      <w:r w:rsidR="0095405A">
        <w:rPr>
          <w:lang w:val="en-US"/>
        </w:rPr>
        <w:t xml:space="preserve"> </w:t>
      </w:r>
      <w:r w:rsidR="00AA01E8">
        <w:rPr>
          <w:lang w:val="en-US"/>
        </w:rPr>
        <w:t>akan mentranlasikan kordinat berupa latitude dan longitude menjadi sebuah alamat</w:t>
      </w:r>
      <w:r w:rsidR="0070582C">
        <w:rPr>
          <w:lang w:val="en-US"/>
        </w:rPr>
        <w:t xml:space="preserve"> yang dapat dibaca serta dapat diketahui lokasinya</w:t>
      </w:r>
      <w:r w:rsidR="0070582C">
        <w:rPr>
          <w:lang w:val="en-US"/>
        </w:rPr>
        <w:fldChar w:fldCharType="begin" w:fldLock="1"/>
      </w:r>
      <w:r w:rsidR="00B513F9">
        <w:rPr>
          <w:lang w:val="en-US"/>
        </w:rPr>
        <w:instrText>ADDIN CSL_CITATION {"citationItems":[{"id":"ITEM-1","itemData":{"author":[{"dropping-particle":"","family":"Qois","given":"Naviza","non-dropping-particle":"","parse-names":false,"suffix":""},{"dropping-particle":"","family":"Jumaryadi","given":"Yuwan","non-dropping-particle":"","parse-names":false,"suffix":""}],"id":"ITEM-1","issued":{"date-parts":[["2021"]]},"page":"550-561","title":"Implementasi Location Based Service pada Sistem Informasi Kehadiran Pegawai Berbasis Android","type":"article-journal","volume":"10"},"uris":["http://www.mendeley.com/documents/?uuid=38f9ef7f-0e86-4573-a461-942a327fe055"]}],"mendeley":{"formattedCitation":"[2]","plainTextFormattedCitation":"[2]","previouslyFormattedCitation":"[2]"},"properties":{"noteIndex":0},"schema":"https://github.com/citation-style-language/schema/raw/master/csl-citation.json"}</w:instrText>
      </w:r>
      <w:r w:rsidR="0070582C">
        <w:rPr>
          <w:lang w:val="en-US"/>
        </w:rPr>
        <w:fldChar w:fldCharType="separate"/>
      </w:r>
      <w:r w:rsidR="0070582C" w:rsidRPr="0070582C">
        <w:rPr>
          <w:noProof/>
          <w:lang w:val="en-US"/>
        </w:rPr>
        <w:t>[2]</w:t>
      </w:r>
      <w:r w:rsidR="0070582C">
        <w:rPr>
          <w:lang w:val="en-US"/>
        </w:rPr>
        <w:fldChar w:fldCharType="end"/>
      </w:r>
      <w:r w:rsidR="0085410C">
        <w:rPr>
          <w:lang w:val="en-US"/>
        </w:rPr>
        <w:t>, geocoder ini akan digunakan untuk mengambil kordinat</w:t>
      </w:r>
      <w:r w:rsidR="005413E7">
        <w:rPr>
          <w:lang w:val="en-US"/>
        </w:rPr>
        <w:t xml:space="preserve"> </w:t>
      </w:r>
      <w:r w:rsidR="0085410C">
        <w:rPr>
          <w:lang w:val="en-US"/>
        </w:rPr>
        <w:t>kantor yang akan disimpan dalam variabe</w:t>
      </w:r>
      <w:r w:rsidR="00747F3D">
        <w:rPr>
          <w:lang w:val="en-US"/>
        </w:rPr>
        <w:t>l</w:t>
      </w:r>
      <w:r w:rsidR="0085410C">
        <w:rPr>
          <w:lang w:val="en-US"/>
        </w:rPr>
        <w:t xml:space="preserve"> untuk dilakukan pengukuran jarak dengan lokasi terkini dari smartphone pengguna</w:t>
      </w:r>
      <w:r w:rsidR="00913E16">
        <w:rPr>
          <w:lang w:val="en-US"/>
        </w:rPr>
        <w:t>.</w:t>
      </w:r>
      <w:r w:rsidR="00B353FD">
        <w:rPr>
          <w:lang w:val="en-US"/>
        </w:rPr>
        <w:t xml:space="preserve"> Untuk mengatasi kecurangan yang mungkin terjadi, maka perlu dilakukan pembatasan area atau pengukuran jarak untuk melakukan presensi</w:t>
      </w:r>
      <w:r w:rsidR="00B513F9">
        <w:rPr>
          <w:lang w:val="en-US"/>
        </w:rPr>
        <w:fldChar w:fldCharType="begin" w:fldLock="1"/>
      </w:r>
      <w:r w:rsidR="00B513F9">
        <w:rPr>
          <w:lang w:val="en-US"/>
        </w:rPr>
        <w:instrText>ADDIN CSL_CITATION {"citationItems":[{"id":"ITEM-1","itemData":{"DOI":"10.24252/INSTEK.V4I2.10042","ISSN":"2581-1711","abstract":"Sistem presensi yang ada di suatu perguruan tinggi umumnya dilakukan secara konvensional dengan membubuhkan tandatangan pada lembar presensi, atau menggunakan id card, namun banyak permasalahan yang terjadi seperti pemalsuan tandatangan maupun id cardnya hilang. Penelitian ini bertujuan untuk mengatasi permasalahan presensi tersebut dengan membuat aplikasi presensi online menggunakan smartphone dan menggunakan fitur GPS, untuk membatasi area lokasi proses presensi digunakan rumus harvesine. Dengan penerapan harversine formula, hasil penelitian ini sistem mampu mendeteksi lokasi dan menghitung jarak sebagai pembatas toleransi presensi. Dengan menghitung nilai garis bujur dan lintang, sehingga presensi hanya dapat dilakukan pada jarak tertentu saja.          Kata kunci :  GPS, Haversine formula, Online, Presensi","author":[{"dropping-particle":"","family":"ALDYA","given":"ALDY PUTRA","non-dropping-particle":"","parse-names":false,"suffix":""}],"container-title":"Jurnal INSTEK (Informatika Sains dan Teknologi)","id":"ITEM-1","issue":"2","issued":{"date-parts":[["2019","8","17"]]},"page":"171-180","title":"HAVERSINE FORMULA UNTUK MEMBATASI JARAK PADA APLIKASI PRESENSI ONLINE","type":"article-journal","volume":"4"},"uris":["http://www.mendeley.com/documents/?uuid=976c2289-9244-38e2-89ca-177e4a007a04"]}],"mendeley":{"formattedCitation":"[7]","plainTextFormattedCitation":"[7]","previouslyFormattedCitation":"[7]"},"properties":{"noteIndex":0},"schema":"https://github.com/citation-style-language/schema/raw/master/csl-citation.json"}</w:instrText>
      </w:r>
      <w:r w:rsidR="00B513F9">
        <w:rPr>
          <w:lang w:val="en-US"/>
        </w:rPr>
        <w:fldChar w:fldCharType="separate"/>
      </w:r>
      <w:r w:rsidR="00B513F9" w:rsidRPr="00B513F9">
        <w:rPr>
          <w:noProof/>
          <w:lang w:val="en-US"/>
        </w:rPr>
        <w:t>[7]</w:t>
      </w:r>
      <w:r w:rsidR="00B513F9">
        <w:rPr>
          <w:lang w:val="en-US"/>
        </w:rPr>
        <w:fldChar w:fldCharType="end"/>
      </w:r>
      <w:r w:rsidR="00B353FD">
        <w:rPr>
          <w:lang w:val="en-US"/>
        </w:rPr>
        <w:t xml:space="preserve">, metode yang akan digunakan untuk melakukan pengukuran jarak antara kantor dengan lokasi pengguna adalah metode haversine. Haversine adalah metode pengukuran yang </w:t>
      </w:r>
      <w:r w:rsidR="00B513F9">
        <w:rPr>
          <w:lang w:val="en-US"/>
        </w:rPr>
        <w:t>menghitung jarak antara titik lokasi dipermukaan bumi dengan menggunakan garis lintang atau longitude dan garis bujur atau latitude sebagai nilai dari inputan variabel</w:t>
      </w:r>
      <w:r w:rsidR="002564B2">
        <w:rPr>
          <w:lang w:val="en-US"/>
        </w:rPr>
        <w:t xml:space="preserve"> </w:t>
      </w:r>
      <w:r w:rsidR="00B513F9">
        <w:rPr>
          <w:lang w:val="en-US"/>
        </w:rPr>
        <w:fldChar w:fldCharType="begin" w:fldLock="1"/>
      </w:r>
      <w:r w:rsidR="0040788E">
        <w:rPr>
          <w:lang w:val="en-US"/>
        </w:rPr>
        <w:instrText>ADDIN CSL_CITATION {"citationItems":[{"id":"ITEM-1","itemData":{"DOI":"10.20527/klik.v6i2.210","ISSN":"2406-7857","abstract":"Foreign Citizens (FC) after entering Indonesian territory according to applicable legal procedures, the presence of foreigners can be anywhere. Problems also arise when parties involved in supervising foreigners cannot contact foreigners who experience immigration problems and do not know the location of the presence of current foreigners or where they were. One solution to this problem is implementing real time data communication to monitor the location of foreigners, so that foreigners can always be monitored. Before going to the residence, a consideration is needed to determine which residence of the foreigner to be visited. Knowing the distance of a foreigner's residence can be an added point in these considerations. The Haversine method is implemented by calculating the distance between parties involved in the supervision of foreigners with each address of the foreigner's residence. The comparison test results of the Haversine method with Google Maps in this study, which has an average difference of 0.039 km in terms of distance based on a straight line. Real time data communication technology using websocket is implemented into a WNA surveillance system, consisting of web-based applications and android-based applications that are interconnected into websocket networks. The average results of profiling the speed of writing data for 15 minutes from the smartphone to the real time firebase database which is 1.4 milliseconds with 10 seconds of data transmission interval from the smartphone and the results of the average speed of receiving data from firebase realtime database to the WNA monitoring system ie 0 , 36 seconds with the data receiving interval from firebase realtime database 10 seconds. Keywords: Firebase Realtime Database, Foreign Citizens, Haversine, Websocket Warga Negara Asing (WNA) setelah memasuki wilayah Indonesia sesuai prosedur hukum yang berlaku, maka keberadaan WNA dapat berada dimana saja. Masalah pun timbul ketika pihak yang terlibat dalam pengawasan WNA tidak dapat menghubungi WNA yang mengalami masalah keimigrasian dan tidak mengetahui lokasi keberadaan WNA saat ini ataupun lokasi keberadaan sebelumnya. Salah satu solusi dari permasalahan tersebut yaitu mengimplementasikan komunikasi data real time untuk mengawasi lokasi keberadaan WNA, sehingga pergerakan WNA dapat selalu terawasi. Sebelum mendatangi tempat tinggal tersebut, dibutuhkan sebuah pertimbangan untuk menentukan tempat tinggal WNA mana dulu yang akan didatangi. Meng…","author":[{"dropping-particle":"","family":"Rahmatulloh","given":"Alam","non-dropping-particle":"","parse-names":false,"suffix":""}],"container-title":"KLIK - KUMPULAN JURNAL ILMU KOMPUTER","id":"ITEM-1","issue":"2","issued":{"date-parts":[["2019"]]},"page":"143","title":"IMPLEMENTASI FORMULA HAVERSINE DAN KOMUNIKASI DATA REAL-TIME MENGGUNAKAN WEBSOCKET DI SISTEM PENGAWASAN WARGA NEGARA ASING","type":"article-journal","volume":"6"},"uris":["http://www.mendeley.com/documents/?uuid=53617067-286d-3217-80c8-30ec7070e63f"]}],"mendeley":{"formattedCitation":"[8]","plainTextFormattedCitation":"[8]","previouslyFormattedCitation":"[8]"},"properties":{"noteIndex":0},"schema":"https://github.com/citation-style-language/schema/raw/master/csl-citation.json"}</w:instrText>
      </w:r>
      <w:r w:rsidR="00B513F9">
        <w:rPr>
          <w:lang w:val="en-US"/>
        </w:rPr>
        <w:fldChar w:fldCharType="separate"/>
      </w:r>
      <w:r w:rsidR="00B513F9" w:rsidRPr="00B513F9">
        <w:rPr>
          <w:noProof/>
          <w:lang w:val="en-US"/>
        </w:rPr>
        <w:t>[8]</w:t>
      </w:r>
      <w:r w:rsidR="00B513F9">
        <w:rPr>
          <w:lang w:val="en-US"/>
        </w:rPr>
        <w:fldChar w:fldCharType="end"/>
      </w:r>
      <w:r w:rsidR="0038145F">
        <w:rPr>
          <w:lang w:val="en-US"/>
        </w:rPr>
        <w:t xml:space="preserve">. Dengan adanya aplikasi ini diharapkan pegawai dapat dengan mudah dalam melakukan presensi pada setiap hari kerja, juga pihak kantor akan dengan mudah membuat sebuah kebijakan terkait dengan kinerja pegawai dari perspektif presensi </w:t>
      </w:r>
      <w:r w:rsidR="00DB3A66">
        <w:rPr>
          <w:lang w:val="en-US"/>
        </w:rPr>
        <w:t>karena pegawai melakukan presensi secara terjadwal setiap jam kerja yang telah ditetapkan.</w:t>
      </w:r>
    </w:p>
    <w:p w14:paraId="54ADC916" w14:textId="77777777" w:rsidR="008D77B7" w:rsidRDefault="008D77B7" w:rsidP="008D77B7">
      <w:pPr>
        <w:pStyle w:val="Heading2"/>
        <w:ind w:left="720"/>
        <w:rPr>
          <w:lang w:val="en-US"/>
        </w:rPr>
      </w:pPr>
    </w:p>
    <w:p w14:paraId="6B9537F0" w14:textId="2DFCC211" w:rsidR="00BA00B8" w:rsidRDefault="00BA00B8" w:rsidP="008D77B7">
      <w:pPr>
        <w:pStyle w:val="Heading2"/>
        <w:numPr>
          <w:ilvl w:val="0"/>
          <w:numId w:val="2"/>
        </w:numPr>
        <w:rPr>
          <w:lang w:val="en-US"/>
        </w:rPr>
      </w:pPr>
      <w:r>
        <w:rPr>
          <w:lang w:val="en-US"/>
        </w:rPr>
        <w:t>Rumusan Masalah</w:t>
      </w:r>
    </w:p>
    <w:p w14:paraId="6BA6DA16" w14:textId="54DDE7F8" w:rsidR="00BA00B8" w:rsidRDefault="00FF52DE" w:rsidP="00612AD9">
      <w:pPr>
        <w:pStyle w:val="Subtitle"/>
        <w:rPr>
          <w:lang w:val="en-US"/>
        </w:rPr>
      </w:pPr>
      <w:r>
        <w:rPr>
          <w:lang w:val="en-US"/>
        </w:rPr>
        <w:tab/>
      </w:r>
      <w:r w:rsidR="00803698">
        <w:rPr>
          <w:lang w:val="en-US"/>
        </w:rPr>
        <w:t>Berdasarkan latar belakang yang telah dijelaskan, rumusan masalah dalam penelitian ini adalah:</w:t>
      </w:r>
    </w:p>
    <w:p w14:paraId="6D411D52" w14:textId="211F6277" w:rsidR="00465DF5" w:rsidRDefault="006C1B2F" w:rsidP="00612AD9">
      <w:pPr>
        <w:pStyle w:val="Subtitle"/>
        <w:numPr>
          <w:ilvl w:val="0"/>
          <w:numId w:val="5"/>
        </w:numPr>
        <w:rPr>
          <w:lang w:val="en-US"/>
        </w:rPr>
      </w:pPr>
      <w:r>
        <w:rPr>
          <w:lang w:val="en-US"/>
        </w:rPr>
        <w:t>Presensi pegawai</w:t>
      </w:r>
      <w:r w:rsidR="00465DF5">
        <w:rPr>
          <w:lang w:val="en-US"/>
        </w:rPr>
        <w:t xml:space="preserve"> di balai desa Warureja Kabupaten Tegal masih menggunakan</w:t>
      </w:r>
      <w:r>
        <w:rPr>
          <w:lang w:val="en-US"/>
        </w:rPr>
        <w:t xml:space="preserve"> cara konvensional</w:t>
      </w:r>
      <w:r w:rsidR="00F1298C">
        <w:rPr>
          <w:lang w:val="en-US"/>
        </w:rPr>
        <w:t>.</w:t>
      </w:r>
      <w:r>
        <w:rPr>
          <w:lang w:val="en-US"/>
        </w:rPr>
        <w:t xml:space="preserve"> </w:t>
      </w:r>
    </w:p>
    <w:p w14:paraId="210E9FC0" w14:textId="1B7F68E3" w:rsidR="00803698" w:rsidRDefault="00465DF5" w:rsidP="00612AD9">
      <w:pPr>
        <w:pStyle w:val="Subtitle"/>
        <w:numPr>
          <w:ilvl w:val="0"/>
          <w:numId w:val="5"/>
        </w:numPr>
        <w:rPr>
          <w:lang w:val="en-US"/>
        </w:rPr>
      </w:pPr>
      <w:r>
        <w:rPr>
          <w:lang w:val="en-US"/>
        </w:rPr>
        <w:t xml:space="preserve">Presensi pegawai secara konvensional berpotensi </w:t>
      </w:r>
      <w:r w:rsidR="006C1B2F">
        <w:rPr>
          <w:lang w:val="en-US"/>
        </w:rPr>
        <w:t>menimbulkan masalah pada kedisiplinan pegawai</w:t>
      </w:r>
      <w:r>
        <w:rPr>
          <w:lang w:val="en-US"/>
        </w:rPr>
        <w:t>.</w:t>
      </w:r>
    </w:p>
    <w:p w14:paraId="0814F3DF" w14:textId="77777777" w:rsidR="00F55E49" w:rsidRDefault="00B4568E" w:rsidP="00803698">
      <w:pPr>
        <w:pStyle w:val="Subtitle"/>
        <w:numPr>
          <w:ilvl w:val="0"/>
          <w:numId w:val="2"/>
        </w:numPr>
        <w:rPr>
          <w:b/>
          <w:bCs/>
          <w:lang w:val="en-US"/>
        </w:rPr>
      </w:pPr>
      <w:r w:rsidRPr="00B4568E">
        <w:rPr>
          <w:b/>
          <w:bCs/>
          <w:lang w:val="en-US"/>
        </w:rPr>
        <w:t>Batasan Masala</w:t>
      </w:r>
      <w:r w:rsidR="00FB273A">
        <w:rPr>
          <w:b/>
          <w:bCs/>
          <w:lang w:val="en-US"/>
        </w:rPr>
        <w:t>h</w:t>
      </w:r>
    </w:p>
    <w:p w14:paraId="0142F0DE" w14:textId="48AC47C4" w:rsidR="007E127A" w:rsidRDefault="00DC73A1" w:rsidP="007D2298">
      <w:pPr>
        <w:pStyle w:val="Subtitle"/>
        <w:rPr>
          <w:lang w:val="en-US"/>
        </w:rPr>
      </w:pPr>
      <w:r>
        <w:rPr>
          <w:lang w:val="en-US"/>
        </w:rPr>
        <w:tab/>
      </w:r>
      <w:r w:rsidR="006D5737">
        <w:rPr>
          <w:lang w:val="en-US"/>
        </w:rPr>
        <w:t>Batasan masalah pada penelitian ini adalah sebagai berikut</w:t>
      </w:r>
      <w:r w:rsidR="007E127A">
        <w:rPr>
          <w:lang w:val="en-US"/>
        </w:rPr>
        <w:t>:</w:t>
      </w:r>
    </w:p>
    <w:p w14:paraId="6D1669DE" w14:textId="662FAA94" w:rsidR="00E00B7B" w:rsidRDefault="007E127A" w:rsidP="007D2298">
      <w:pPr>
        <w:pStyle w:val="Subtitle"/>
        <w:numPr>
          <w:ilvl w:val="0"/>
          <w:numId w:val="6"/>
        </w:numPr>
        <w:rPr>
          <w:lang w:val="en-US"/>
        </w:rPr>
      </w:pPr>
      <w:r>
        <w:rPr>
          <w:lang w:val="en-US"/>
        </w:rPr>
        <w:t>Sistem presensi yang akan digunakan adalah sistem presensi berbasiskan aplikasi android</w:t>
      </w:r>
      <w:r w:rsidR="00286DE2">
        <w:rPr>
          <w:lang w:val="en-US"/>
        </w:rPr>
        <w:t>.</w:t>
      </w:r>
    </w:p>
    <w:p w14:paraId="4DAFE9D3" w14:textId="4409149C" w:rsidR="00E00B7B" w:rsidRPr="00E00B7B" w:rsidRDefault="00544E30" w:rsidP="007D2298">
      <w:pPr>
        <w:pStyle w:val="Subtitle"/>
        <w:numPr>
          <w:ilvl w:val="0"/>
          <w:numId w:val="6"/>
        </w:numPr>
        <w:rPr>
          <w:lang w:val="en-US"/>
        </w:rPr>
      </w:pPr>
      <w:r>
        <w:rPr>
          <w:lang w:val="en-US"/>
        </w:rPr>
        <w:t>Sistem p</w:t>
      </w:r>
      <w:r w:rsidR="00E00B7B">
        <w:rPr>
          <w:lang w:val="en-US"/>
        </w:rPr>
        <w:t>resensi</w:t>
      </w:r>
      <w:r w:rsidR="004038EC">
        <w:rPr>
          <w:lang w:val="en-US"/>
        </w:rPr>
        <w:t xml:space="preserve"> yang dikembangkan ini</w:t>
      </w:r>
      <w:r w:rsidR="00E00B7B">
        <w:rPr>
          <w:lang w:val="en-US"/>
        </w:rPr>
        <w:t xml:space="preserve"> hanya </w:t>
      </w:r>
      <w:r>
        <w:rPr>
          <w:lang w:val="en-US"/>
        </w:rPr>
        <w:t xml:space="preserve">dibatasi pada radius 10 </w:t>
      </w:r>
      <w:r w:rsidR="00EE0C46">
        <w:rPr>
          <w:lang w:val="en-US"/>
        </w:rPr>
        <w:t>meter.</w:t>
      </w:r>
    </w:p>
    <w:p w14:paraId="59DC6293" w14:textId="550CEDDB" w:rsidR="00FD0929" w:rsidRDefault="00FD0929" w:rsidP="00C00D98">
      <w:pPr>
        <w:pStyle w:val="Heading2"/>
        <w:numPr>
          <w:ilvl w:val="0"/>
          <w:numId w:val="2"/>
        </w:numPr>
        <w:spacing w:line="276" w:lineRule="auto"/>
        <w:jc w:val="both"/>
        <w:rPr>
          <w:lang w:val="en-US"/>
        </w:rPr>
      </w:pPr>
      <w:r>
        <w:rPr>
          <w:lang w:val="en-US"/>
        </w:rPr>
        <w:t>Tujuan Penelitian</w:t>
      </w:r>
    </w:p>
    <w:p w14:paraId="62CF9F96" w14:textId="77777777" w:rsidR="004F7BA6" w:rsidRDefault="0043305B" w:rsidP="00C00D98">
      <w:pPr>
        <w:pStyle w:val="Subtitle"/>
        <w:spacing w:line="276" w:lineRule="auto"/>
      </w:pPr>
      <w:r>
        <w:rPr>
          <w:lang w:val="en-US"/>
        </w:rPr>
        <w:tab/>
      </w:r>
      <w:r w:rsidR="00A30A52">
        <w:rPr>
          <w:lang w:val="en-US"/>
        </w:rPr>
        <w:t>Tujuan dari penelitian ini adalah untuk</w:t>
      </w:r>
      <w:r w:rsidR="00D25F82">
        <w:rPr>
          <w:lang w:val="en-US"/>
        </w:rPr>
        <w:t xml:space="preserve"> membangun sistem presensi digital berbasis android</w:t>
      </w:r>
      <w:r w:rsidR="00957060">
        <w:rPr>
          <w:lang w:val="en-US"/>
        </w:rPr>
        <w:t xml:space="preserve"> pada</w:t>
      </w:r>
      <w:r w:rsidR="006F0A72">
        <w:t xml:space="preserve"> balai desa Warureja kabupaten Tegal</w:t>
      </w:r>
      <w:r w:rsidR="006351F1">
        <w:t>.</w:t>
      </w:r>
      <w:r w:rsidR="000B7115">
        <w:t xml:space="preserve"> Dengan adanya sistem presensi digital ini, diharapkan </w:t>
      </w:r>
      <w:r w:rsidR="00C03722">
        <w:t>mampu meningkatkan kedisplinan pegawai</w:t>
      </w:r>
      <w:r w:rsidR="00E638F5">
        <w:t xml:space="preserve"> serta membantu pimpinan dalam membuat kebijakan terkait dengan presensi pegawai.</w:t>
      </w:r>
    </w:p>
    <w:p w14:paraId="69E7BBFC" w14:textId="2242B3D5" w:rsidR="00941C64" w:rsidRDefault="004F7BA6" w:rsidP="004F7BA6">
      <w:pPr>
        <w:pStyle w:val="Heading2"/>
        <w:numPr>
          <w:ilvl w:val="0"/>
          <w:numId w:val="2"/>
        </w:numPr>
      </w:pPr>
      <w:r>
        <w:t>Manfaat Penelitian</w:t>
      </w:r>
    </w:p>
    <w:p w14:paraId="7180AC0F" w14:textId="010C9956" w:rsidR="00696B69" w:rsidRDefault="000765C9" w:rsidP="00925B94">
      <w:pPr>
        <w:pStyle w:val="Subtitle"/>
      </w:pPr>
      <w:r>
        <w:tab/>
        <w:t>Dengan adanya penelitian ini, diharapkan dapat</w:t>
      </w:r>
      <w:r w:rsidR="008E71F7">
        <w:t xml:space="preserve"> menghasilkan manfaat penelitian sebagai berikut</w:t>
      </w:r>
      <w:r>
        <w:t>:</w:t>
      </w:r>
    </w:p>
    <w:p w14:paraId="5B632C51" w14:textId="4214F588" w:rsidR="00696B69" w:rsidRDefault="00275A8B" w:rsidP="000B2F1E">
      <w:pPr>
        <w:pStyle w:val="Subtitle"/>
        <w:numPr>
          <w:ilvl w:val="0"/>
          <w:numId w:val="19"/>
        </w:numPr>
      </w:pPr>
      <w:r>
        <w:t>Dengan adanya sistem ini, kehadiran pegawai dapat terpantau dengan baik untuk mendapatkan korelasi yang tepa</w:t>
      </w:r>
      <w:r w:rsidR="008E50DE">
        <w:t>t</w:t>
      </w:r>
      <w:r w:rsidR="00FB7BC3">
        <w:t xml:space="preserve"> </w:t>
      </w:r>
      <w:r>
        <w:t>antara presensi dengan kedisiplinan pegawai</w:t>
      </w:r>
    </w:p>
    <w:p w14:paraId="4E176543" w14:textId="69E5BD1B" w:rsidR="00275A8B" w:rsidRPr="00696B69" w:rsidRDefault="000B2F1E" w:rsidP="000B2F1E">
      <w:pPr>
        <w:pStyle w:val="Subtitle"/>
        <w:numPr>
          <w:ilvl w:val="0"/>
          <w:numId w:val="19"/>
        </w:numPr>
      </w:pPr>
      <w:r>
        <w:t>Membantu kepala desa untuk dapat mengambil kebijakan terkait presensi pegawai</w:t>
      </w:r>
    </w:p>
    <w:p w14:paraId="6C0DC9B7" w14:textId="78550A7F" w:rsidR="008331A9" w:rsidRDefault="008331A9" w:rsidP="00696B69">
      <w:pPr>
        <w:pStyle w:val="Subtitle"/>
        <w:numPr>
          <w:ilvl w:val="0"/>
          <w:numId w:val="0"/>
        </w:numPr>
        <w:ind w:left="6479"/>
      </w:pPr>
      <w:r>
        <w:br w:type="page"/>
      </w:r>
    </w:p>
    <w:p w14:paraId="3F9CA007" w14:textId="24C7D34C" w:rsidR="00D2173C" w:rsidRDefault="008331A9" w:rsidP="004047F0">
      <w:pPr>
        <w:pStyle w:val="Heading2"/>
        <w:spacing w:line="360" w:lineRule="auto"/>
        <w:jc w:val="center"/>
      </w:pPr>
      <w:r>
        <w:lastRenderedPageBreak/>
        <w:t>BAB II</w:t>
      </w:r>
    </w:p>
    <w:p w14:paraId="2101CAAD" w14:textId="6F018CC3" w:rsidR="00D2173C" w:rsidRDefault="00D2173C" w:rsidP="004047F0">
      <w:pPr>
        <w:pStyle w:val="Heading2"/>
        <w:spacing w:line="360" w:lineRule="auto"/>
        <w:jc w:val="center"/>
      </w:pPr>
      <w:r>
        <w:t>LANDASAN TEORI</w:t>
      </w:r>
    </w:p>
    <w:p w14:paraId="5D127B0A" w14:textId="2D8130D1" w:rsidR="00574539" w:rsidRDefault="0057598C" w:rsidP="00CB5298">
      <w:pPr>
        <w:pStyle w:val="Subtitle"/>
        <w:spacing w:line="276" w:lineRule="auto"/>
      </w:pPr>
      <w:r>
        <w:tab/>
      </w:r>
      <w:r w:rsidR="00FC5404">
        <w:t>Sebagai salah satu upaya untuk</w:t>
      </w:r>
      <w:r w:rsidR="000261CE">
        <w:t xml:space="preserve"> </w:t>
      </w:r>
      <w:r w:rsidR="000326A2">
        <w:t xml:space="preserve">mengetahui hasil penelitian </w:t>
      </w:r>
      <w:r w:rsidR="00F80B50">
        <w:t xml:space="preserve">yang </w:t>
      </w:r>
      <w:r w:rsidR="0011356C">
        <w:t>sudah dilaksanakan sebelumnya (</w:t>
      </w:r>
      <w:r w:rsidR="0011356C" w:rsidRPr="0011356C">
        <w:rPr>
          <w:i/>
          <w:iCs/>
        </w:rPr>
        <w:t>related search</w:t>
      </w:r>
      <w:r w:rsidR="0011356C">
        <w:t>)</w:t>
      </w:r>
      <w:r w:rsidR="00BD770A">
        <w:t xml:space="preserve">, </w:t>
      </w:r>
      <w:r w:rsidR="00460830">
        <w:t>untuk mengetahui perkembangan ilmu pada bidang penelitian</w:t>
      </w:r>
      <w:r w:rsidR="00654811">
        <w:t xml:space="preserve"> serta untuk memperjelas masalah pada penelitian ini, maka berikut ini adal</w:t>
      </w:r>
      <w:r w:rsidR="00982892">
        <w:t>a</w:t>
      </w:r>
      <w:r w:rsidR="00654811">
        <w:t>h penelitian yang memiliki korelasi</w:t>
      </w:r>
      <w:r w:rsidR="00846FC7">
        <w:t xml:space="preserve"> dengan penelitian yang akan dibahas</w:t>
      </w:r>
      <w:r w:rsidR="006F5C38">
        <w:t>:</w:t>
      </w:r>
    </w:p>
    <w:tbl>
      <w:tblPr>
        <w:tblStyle w:val="TableGrid"/>
        <w:tblW w:w="7929" w:type="dxa"/>
        <w:tblLayout w:type="fixed"/>
        <w:tblLook w:val="04A0" w:firstRow="1" w:lastRow="0" w:firstColumn="1" w:lastColumn="0" w:noHBand="0" w:noVBand="1"/>
      </w:tblPr>
      <w:tblGrid>
        <w:gridCol w:w="562"/>
        <w:gridCol w:w="1418"/>
        <w:gridCol w:w="1984"/>
        <w:gridCol w:w="3965"/>
      </w:tblGrid>
      <w:tr w:rsidR="00574539" w14:paraId="6764F68C" w14:textId="77777777" w:rsidTr="00E10B4F">
        <w:trPr>
          <w:trHeight w:val="469"/>
        </w:trPr>
        <w:tc>
          <w:tcPr>
            <w:tcW w:w="562" w:type="dxa"/>
          </w:tcPr>
          <w:p w14:paraId="4D5264E7" w14:textId="3867B622" w:rsidR="00574539" w:rsidRPr="00606BF6" w:rsidRDefault="00574539" w:rsidP="00606BF6">
            <w:pPr>
              <w:pStyle w:val="Subtitle"/>
              <w:rPr>
                <w:b/>
                <w:bCs/>
              </w:rPr>
            </w:pPr>
            <w:r w:rsidRPr="00606BF6">
              <w:rPr>
                <w:b/>
                <w:bCs/>
              </w:rPr>
              <w:t>No</w:t>
            </w:r>
          </w:p>
        </w:tc>
        <w:tc>
          <w:tcPr>
            <w:tcW w:w="1418" w:type="dxa"/>
          </w:tcPr>
          <w:p w14:paraId="6CF5BE6B" w14:textId="5A65FCBA" w:rsidR="00574539" w:rsidRPr="00606BF6" w:rsidRDefault="00574539" w:rsidP="00606BF6">
            <w:pPr>
              <w:pStyle w:val="Subtitle"/>
              <w:rPr>
                <w:b/>
                <w:bCs/>
              </w:rPr>
            </w:pPr>
            <w:r w:rsidRPr="00606BF6">
              <w:rPr>
                <w:b/>
                <w:bCs/>
              </w:rPr>
              <w:t>Nama Peneliti</w:t>
            </w:r>
          </w:p>
        </w:tc>
        <w:tc>
          <w:tcPr>
            <w:tcW w:w="1984" w:type="dxa"/>
          </w:tcPr>
          <w:p w14:paraId="2A96FA2C" w14:textId="0B04B59B" w:rsidR="00574539" w:rsidRPr="00606BF6" w:rsidRDefault="00574539" w:rsidP="00606BF6">
            <w:pPr>
              <w:pStyle w:val="Subtitle"/>
              <w:rPr>
                <w:b/>
                <w:bCs/>
              </w:rPr>
            </w:pPr>
            <w:r w:rsidRPr="00606BF6">
              <w:rPr>
                <w:b/>
                <w:bCs/>
              </w:rPr>
              <w:t>Judul Penelitian</w:t>
            </w:r>
          </w:p>
        </w:tc>
        <w:tc>
          <w:tcPr>
            <w:tcW w:w="3965" w:type="dxa"/>
          </w:tcPr>
          <w:p w14:paraId="7D0821A7" w14:textId="60C1EB3F" w:rsidR="00574539" w:rsidRPr="00606BF6" w:rsidRDefault="00574539" w:rsidP="00606BF6">
            <w:pPr>
              <w:pStyle w:val="Subtitle"/>
              <w:rPr>
                <w:b/>
                <w:bCs/>
              </w:rPr>
            </w:pPr>
            <w:r w:rsidRPr="00606BF6">
              <w:rPr>
                <w:b/>
                <w:bCs/>
              </w:rPr>
              <w:t>Hasil Penelitian</w:t>
            </w:r>
          </w:p>
        </w:tc>
      </w:tr>
      <w:tr w:rsidR="00574539" w14:paraId="3B85807E" w14:textId="77777777" w:rsidTr="00E10B4F">
        <w:trPr>
          <w:trHeight w:val="292"/>
        </w:trPr>
        <w:tc>
          <w:tcPr>
            <w:tcW w:w="562" w:type="dxa"/>
          </w:tcPr>
          <w:p w14:paraId="27534A01" w14:textId="5ED60134" w:rsidR="00574539" w:rsidRDefault="00574539" w:rsidP="00E3434D">
            <w:pPr>
              <w:pStyle w:val="Subtitle"/>
            </w:pPr>
            <w:r>
              <w:t>1</w:t>
            </w:r>
          </w:p>
        </w:tc>
        <w:tc>
          <w:tcPr>
            <w:tcW w:w="1418" w:type="dxa"/>
          </w:tcPr>
          <w:p w14:paraId="414AC67B" w14:textId="3A4FDA2A" w:rsidR="00574539" w:rsidRDefault="00574539" w:rsidP="00E3434D">
            <w:pPr>
              <w:pStyle w:val="Subtitle"/>
            </w:pPr>
            <w:r>
              <w:t>Aldi Putra Aldya</w:t>
            </w:r>
          </w:p>
        </w:tc>
        <w:tc>
          <w:tcPr>
            <w:tcW w:w="1984" w:type="dxa"/>
          </w:tcPr>
          <w:p w14:paraId="6CAD2669" w14:textId="7EC58966" w:rsidR="00574539" w:rsidRDefault="00056C73" w:rsidP="00E3434D">
            <w:pPr>
              <w:pStyle w:val="Subtitle"/>
            </w:pPr>
            <w:r>
              <w:t>Harversine Formula Untuk Membatasi Jarak Pada Aplikasi Presensi Online</w:t>
            </w:r>
            <w:r w:rsidR="00B54C01">
              <w:t xml:space="preserve"> (2019)</w:t>
            </w:r>
          </w:p>
        </w:tc>
        <w:tc>
          <w:tcPr>
            <w:tcW w:w="3965" w:type="dxa"/>
          </w:tcPr>
          <w:p w14:paraId="49A78028" w14:textId="7E6CB953" w:rsidR="00574539" w:rsidRDefault="00056C73" w:rsidP="00E3434D">
            <w:pPr>
              <w:pStyle w:val="Subtitle"/>
            </w:pPr>
            <w:r>
              <w:t>menghasilkan aplikasi presensi yang memanfaatkan GPS serta rumus harversine untuk dapat membatasi toleransi area presensi, pengukuran jarak dilakukan dengan mengukur garis bujur dan garis lintang, hasil akhir dari penelitian ini adalah aplikasi presensi berbasis GPS yang dapat melakukan  pengukuran jarak secara akurat dengan metode haversine</w:t>
            </w:r>
            <w:r w:rsidR="004D2E1B">
              <w:t xml:space="preserve"> </w:t>
            </w:r>
            <w:r w:rsidR="004D2E1B">
              <w:fldChar w:fldCharType="begin" w:fldLock="1"/>
            </w:r>
            <w:r w:rsidR="00FA1250">
              <w:instrText>ADDIN CSL_CITATION {"citationItems":[{"id":"ITEM-1","itemData":{"DOI":"10.24252/INSTEK.V4I2.10042","ISSN":"2581-1711","abstract":"Sistem presensi yang ada di suatu perguruan tinggi umumnya dilakukan secara konvensional dengan membubuhkan tandatangan pada lembar presensi, atau menggunakan id card, namun banyak permasalahan yang terjadi seperti pemalsuan tandatangan maupun id cardnya hilang. Penelitian ini bertujuan untuk mengatasi permasalahan presensi tersebut dengan membuat aplikasi presensi online menggunakan smartphone dan menggunakan fitur GPS, untuk membatasi area lokasi proses presensi digunakan rumus harvesine. Dengan penerapan harversine formula, hasil penelitian ini sistem mampu mendeteksi lokasi dan menghitung jarak sebagai pembatas toleransi presensi. Dengan menghitung nilai garis bujur dan lintang, sehingga presensi hanya dapat dilakukan pada jarak tertentu saja.          Kata kunci :  GPS, Haversine formula, Online, Presensi","author":[{"dropping-particle":"","family":"ALDYA","given":"ALDY PUTRA","non-dropping-particle":"","parse-names":false,"suffix":""}],"container-title":"Jurnal INSTEK (Informatika Sains dan Teknologi)","id":"ITEM-1","issue":"2","issued":{"date-parts":[["2019","8","17"]]},"page":"171-180","title":"HAVERSINE FORMULA UNTUK MEMBATASI JARAK PADA APLIKASI PRESENSI ONLINE","type":"article-journal","volume":"4"},"uris":["http://www.mendeley.com/documents/?uuid=976c2289-9244-38e2-89ca-177e4a007a04"]}],"mendeley":{"formattedCitation":"[7]","plainTextFormattedCitation":"[7]","previouslyFormattedCitation":"[7]"},"properties":{"noteIndex":0},"schema":"https://github.com/citation-style-language/schema/raw/master/csl-citation.json"}</w:instrText>
            </w:r>
            <w:r w:rsidR="004D2E1B">
              <w:fldChar w:fldCharType="separate"/>
            </w:r>
            <w:r w:rsidR="004D2E1B" w:rsidRPr="004D2E1B">
              <w:rPr>
                <w:noProof/>
              </w:rPr>
              <w:t>[7]</w:t>
            </w:r>
            <w:r w:rsidR="004D2E1B">
              <w:fldChar w:fldCharType="end"/>
            </w:r>
          </w:p>
        </w:tc>
      </w:tr>
      <w:tr w:rsidR="00574539" w14:paraId="4510E0B5" w14:textId="77777777" w:rsidTr="00E10B4F">
        <w:trPr>
          <w:trHeight w:val="281"/>
        </w:trPr>
        <w:tc>
          <w:tcPr>
            <w:tcW w:w="562" w:type="dxa"/>
          </w:tcPr>
          <w:p w14:paraId="0B9F45A8" w14:textId="7F0B3A03" w:rsidR="00574539" w:rsidRDefault="009C4DE8" w:rsidP="00E3434D">
            <w:pPr>
              <w:pStyle w:val="Subtitle"/>
            </w:pPr>
            <w:r>
              <w:t>2</w:t>
            </w:r>
          </w:p>
        </w:tc>
        <w:tc>
          <w:tcPr>
            <w:tcW w:w="1418" w:type="dxa"/>
          </w:tcPr>
          <w:p w14:paraId="783FF660" w14:textId="4ED25641" w:rsidR="00574539" w:rsidRDefault="00FA1250" w:rsidP="00E3434D">
            <w:pPr>
              <w:pStyle w:val="Subtitle"/>
            </w:pPr>
            <w:r w:rsidRPr="00FA1250">
              <w:rPr>
                <w:rFonts w:ascii="Calibri" w:hAnsi="Calibri" w:cs="Calibri"/>
                <w:noProof/>
                <w:szCs w:val="24"/>
              </w:rPr>
              <w:t>M. Madhiyono, S. Kosasi, and D. David</w:t>
            </w:r>
          </w:p>
        </w:tc>
        <w:tc>
          <w:tcPr>
            <w:tcW w:w="1984" w:type="dxa"/>
          </w:tcPr>
          <w:p w14:paraId="48DBB17E" w14:textId="769D46EE" w:rsidR="00574539" w:rsidRDefault="00FA1250" w:rsidP="00E3434D">
            <w:pPr>
              <w:pStyle w:val="Subtitle"/>
            </w:pPr>
            <w:r>
              <w:t>Implementasi JWT, Fingerprint, Dan Algoritma Haversine Dalam Aplikasi Presensi Mahasiswa</w:t>
            </w:r>
            <w:r w:rsidR="00611BAF">
              <w:t xml:space="preserve"> (2021)</w:t>
            </w:r>
          </w:p>
        </w:tc>
        <w:tc>
          <w:tcPr>
            <w:tcW w:w="3965" w:type="dxa"/>
          </w:tcPr>
          <w:p w14:paraId="2F3508EA" w14:textId="73C948E5" w:rsidR="00574539" w:rsidRDefault="004D2E1B" w:rsidP="00E3434D">
            <w:pPr>
              <w:pStyle w:val="Subtitle"/>
            </w:pPr>
            <w:r>
              <w:t>Pada penelitian ini, dihasilkan sebuah sistem presensi yang dapat digunakan oleh dosen dan mahasiswa, dosen menggunakan web dan mahasiswa menggunakan mobile, kedua platform ini dihubungkan dengan koneksi rest API, sedangkan untuk membatasi batasan presensi, digunakan metode pengukuran jarak haversine</w:t>
            </w:r>
            <w:r w:rsidR="00FA1250">
              <w:t>, aplikasi juga dapat memberikan peringatan jika absensi yang dilakukan mahasiswa sudah mencapai 2 kali dan mengeluarkan mahasiswa dari daftar jika telah mencapai 3 kali absensi</w:t>
            </w:r>
            <w:r w:rsidR="00FA1250">
              <w:fldChar w:fldCharType="begin" w:fldLock="1"/>
            </w:r>
            <w:r w:rsidR="00064BD6">
              <w:instrText>ADDIN CSL_CITATION {"citationItems":[{"id":"ITEM-1","itemData":{"DOI":"10.32736/SISFOKOM.V10I3.1292","ISSN":"2581-0588","abstract":"Sistem presensi selalu menjadi masalah baik bagi dosen maupun mahasiswa. Sistem presensi manual menggunakan lembaran yang kemudian ditandatangani oleh mahasiswa. Lembaran tersebut direkap oleh dosen setiap akhir semester yang membuat waktu dosen untuk menyiapkan materi berikutnya terbuang sia-sia. Pentingnya perubahan dan penyerderhanaan sistem presensi dapat membantu dosen juga mahasiswa dalam hal peringatan mengenai jumlah presensi. Aplikasi sistem presensi dikembangkan dengan metode prototype yang menerapkan JSON Web Token, fingerprint, dan QR Code sebagai keamanan dan keaslian data serta algoritma haversine untuk perhitungan jarak mahasiswa dengan universitas. Sistem presensi dapat diakses oleh dosen melalui website dan mahasiswa melalui mobile yang dihubungkan dengan penerapan web service berbasis REST API. Pengujian dari sistem presensi menggunakan metode black box dengan hasil hampir sesuai dengan yang diharapkan. Hasil dari penelitian ini adalah dengan diciptakannya aplikasi presensi selanjutnya dapat mempermudah dosen maupun mahasiswa dalam hal proses. Hasil dari penelitian ini juga dapat menjadi acuan untuk peneliti berikutnya mengembangkan sistem presensi.","author":[{"dropping-particle":"","family":"Madhiyono","given":"Madhiyono","non-dropping-particle":"","parse-names":false,"suffix":""},{"dropping-particle":"","family":"Kosasi","given":"Sandy","non-dropping-particle":"","parse-names":false,"suffix":""},{"dropping-particle":"","family":"David","given":"David","non-dropping-particle":"","parse-names":false,"suffix":""}],"container-title":"Jurnal Sisfokom (Sistem Informasi dan Komputer)","id":"ITEM-1","issue":"3","issued":{"date-parts":[["2021","11","29"]]},"page":"328-333","title":"Implementasi JWT, Fingerprint dan Algoritma Haversine Dalam Aplikasi Presensi Mahasiswa","type":"article-journal","volume":"10"},"uris":["http://www.mendeley.com/documents/?uuid=5cc3adae-a2c5-3343-8b3e-9b88d4bd61f6"]}],"mendeley":{"formattedCitation":"[9]","plainTextFormattedCitation":"[9]","previouslyFormattedCitation":"[9]"},"properties":{"noteIndex":0},"schema":"https://github.com/citation-style-language/schema/raw/master/csl-citation.json"}</w:instrText>
            </w:r>
            <w:r w:rsidR="00FA1250">
              <w:fldChar w:fldCharType="separate"/>
            </w:r>
            <w:r w:rsidR="00FA1250" w:rsidRPr="00FA1250">
              <w:rPr>
                <w:noProof/>
              </w:rPr>
              <w:t>[9]</w:t>
            </w:r>
            <w:r w:rsidR="00FA1250">
              <w:fldChar w:fldCharType="end"/>
            </w:r>
          </w:p>
        </w:tc>
      </w:tr>
      <w:tr w:rsidR="003767D6" w14:paraId="0F397109" w14:textId="77777777" w:rsidTr="00E10B4F">
        <w:trPr>
          <w:trHeight w:val="281"/>
        </w:trPr>
        <w:tc>
          <w:tcPr>
            <w:tcW w:w="562" w:type="dxa"/>
          </w:tcPr>
          <w:p w14:paraId="0D51037B" w14:textId="29B21E8B" w:rsidR="003767D6" w:rsidRDefault="003767D6" w:rsidP="00E3434D">
            <w:pPr>
              <w:pStyle w:val="Subtitle"/>
            </w:pPr>
            <w:r>
              <w:t>3</w:t>
            </w:r>
          </w:p>
        </w:tc>
        <w:tc>
          <w:tcPr>
            <w:tcW w:w="1418" w:type="dxa"/>
          </w:tcPr>
          <w:p w14:paraId="77FF2D3E" w14:textId="77777777" w:rsidR="003767D6" w:rsidRPr="00FA1250" w:rsidRDefault="003767D6" w:rsidP="00E3434D">
            <w:pPr>
              <w:pStyle w:val="Subtitle"/>
              <w:rPr>
                <w:rFonts w:ascii="Calibri" w:hAnsi="Calibri" w:cs="Calibri"/>
                <w:noProof/>
                <w:szCs w:val="24"/>
              </w:rPr>
            </w:pPr>
          </w:p>
        </w:tc>
        <w:tc>
          <w:tcPr>
            <w:tcW w:w="1984" w:type="dxa"/>
          </w:tcPr>
          <w:p w14:paraId="1377A022" w14:textId="6FA96798" w:rsidR="003767D6" w:rsidRDefault="003767D6" w:rsidP="00E3434D">
            <w:pPr>
              <w:pStyle w:val="Subtitle"/>
            </w:pPr>
            <w:r>
              <w:t xml:space="preserve">Perbandingan metode perhitungan jarak Euclideanm, </w:t>
            </w:r>
            <w:r>
              <w:lastRenderedPageBreak/>
              <w:t>haversine, dan Manhattan dalam peenentuan posisi karyawan</w:t>
            </w:r>
            <w:r w:rsidR="00F57CF9">
              <w:t xml:space="preserve"> (2020)</w:t>
            </w:r>
          </w:p>
        </w:tc>
        <w:tc>
          <w:tcPr>
            <w:tcW w:w="3965" w:type="dxa"/>
          </w:tcPr>
          <w:p w14:paraId="6F46EE86" w14:textId="7C83B3F5" w:rsidR="003767D6" w:rsidRDefault="007B3A23" w:rsidP="00E3434D">
            <w:pPr>
              <w:pStyle w:val="Subtitle"/>
            </w:pPr>
            <w:r>
              <w:lastRenderedPageBreak/>
              <w:t xml:space="preserve">Penelitian ini berfokus pada komparasi tiga metode pengukuran jarak yang sering dipakai untuk pengambilan presensi, penelitian ini </w:t>
            </w:r>
            <w:r w:rsidR="00E102D2">
              <w:lastRenderedPageBreak/>
              <w:t>diimplementasikan di lingkungan institute teknologi nasional bandung</w:t>
            </w:r>
            <w:r w:rsidR="00064BD6">
              <w:t>, penelitian ini menghasilkan aplikasi berbasis smartphone menggunakan fitur GPS, dimana metode yang digunakan adalah haversine dan euclidean  karena memiliki batas toleransi dengan perhitungan sebenarnya sebesar 0.5 meter</w:t>
            </w:r>
            <w:r w:rsidR="00064BD6">
              <w:fldChar w:fldCharType="begin" w:fldLock="1"/>
            </w:r>
            <w:r w:rsidR="0040788E">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10]","plainTextFormattedCitation":"[10]","previouslyFormattedCitation":"[10]"},"properties":{"noteIndex":0},"schema":"https://github.com/citation-style-language/schema/raw/master/csl-citation.json"}</w:instrText>
            </w:r>
            <w:r w:rsidR="00064BD6">
              <w:fldChar w:fldCharType="separate"/>
            </w:r>
            <w:r w:rsidR="00064BD6" w:rsidRPr="00064BD6">
              <w:rPr>
                <w:noProof/>
              </w:rPr>
              <w:t>[10]</w:t>
            </w:r>
            <w:r w:rsidR="00064BD6">
              <w:fldChar w:fldCharType="end"/>
            </w:r>
          </w:p>
        </w:tc>
      </w:tr>
      <w:tr w:rsidR="00064BD6" w14:paraId="0BC3A2AE" w14:textId="77777777" w:rsidTr="00E10B4F">
        <w:trPr>
          <w:trHeight w:val="281"/>
        </w:trPr>
        <w:tc>
          <w:tcPr>
            <w:tcW w:w="562" w:type="dxa"/>
          </w:tcPr>
          <w:p w14:paraId="4E0DFA84" w14:textId="123FE785" w:rsidR="00064BD6" w:rsidRDefault="001D222F" w:rsidP="00E3434D">
            <w:pPr>
              <w:pStyle w:val="Subtitle"/>
            </w:pPr>
            <w:r>
              <w:lastRenderedPageBreak/>
              <w:t>4</w:t>
            </w:r>
          </w:p>
        </w:tc>
        <w:tc>
          <w:tcPr>
            <w:tcW w:w="1418" w:type="dxa"/>
          </w:tcPr>
          <w:p w14:paraId="09506689" w14:textId="109B4B81" w:rsidR="00064BD6" w:rsidRPr="00FA1250" w:rsidRDefault="006D6454" w:rsidP="00E3434D">
            <w:pPr>
              <w:pStyle w:val="Subtitle"/>
              <w:rPr>
                <w:rFonts w:ascii="Calibri" w:hAnsi="Calibri" w:cs="Calibri"/>
                <w:noProof/>
                <w:szCs w:val="24"/>
              </w:rPr>
            </w:pPr>
            <w:r>
              <w:rPr>
                <w:rFonts w:ascii="Calibri" w:hAnsi="Calibri" w:cs="Calibri"/>
                <w:noProof/>
                <w:szCs w:val="24"/>
              </w:rPr>
              <w:t>Rianto, dkk</w:t>
            </w:r>
          </w:p>
        </w:tc>
        <w:tc>
          <w:tcPr>
            <w:tcW w:w="1984" w:type="dxa"/>
          </w:tcPr>
          <w:p w14:paraId="6C7A3B4E" w14:textId="5F19A880" w:rsidR="00064BD6" w:rsidRDefault="006D6454" w:rsidP="00E3434D">
            <w:pPr>
              <w:pStyle w:val="Subtitle"/>
            </w:pPr>
            <w:r>
              <w:t>Implementasi Formula Haversine Dan Komunikasi Data Real-Time Menggunakan Websocket Di Sistem Pengawasan Warga Negara Asing (2019)</w:t>
            </w:r>
          </w:p>
        </w:tc>
        <w:tc>
          <w:tcPr>
            <w:tcW w:w="3965" w:type="dxa"/>
          </w:tcPr>
          <w:p w14:paraId="28421F9D" w14:textId="06EE1B07" w:rsidR="00064BD6" w:rsidRDefault="006D6454" w:rsidP="00E3434D">
            <w:pPr>
              <w:pStyle w:val="Subtitle"/>
            </w:pPr>
            <w:r>
              <w:t>Implementasi metode haversine pernah dilakukan pada sistem pengawasan negara asing</w:t>
            </w:r>
            <w:r w:rsidR="00D24A72">
              <w:t xml:space="preserve">, pada penelitian ini dihasilkan sebuah </w:t>
            </w:r>
            <w:r w:rsidR="00152FA1">
              <w:t>system berbasis web dan android yang dihubungkan dengan websoket, penggunaan metode haversine pada penelitian ini kurang tepat, karena pada faktanya untuk mendapatkan lokasi atau Riwayat keberadaan WNA, tidak hanya garis luruh saja, tetapi terdapat rute pada setiap tempat tinggal WNA</w:t>
            </w:r>
            <w:r w:rsidR="0040788E">
              <w:fldChar w:fldCharType="begin" w:fldLock="1"/>
            </w:r>
            <w:r w:rsidR="0040788E">
              <w:instrText>ADDIN CSL_CITATION {"citationItems":[{"id":"ITEM-1","itemData":{"DOI":"10.20527/klik.v6i2.210","ISSN":"2406-7857","abstract":"Foreign Citizens (FC) after entering Indonesian territory according to applicable legal procedures, the presence of foreigners can be anywhere. Problems also arise when parties involved in supervising foreigners cannot contact foreigners who experience immigration problems and do not know the location of the presence of current foreigners or where they were. One solution to this problem is implementing real time data communication to monitor the location of foreigners, so that foreigners can always be monitored. Before going to the residence, a consideration is needed to determine which residence of the foreigner to be visited. Knowing the distance of a foreigner's residence can be an added point in these considerations. The Haversine method is implemented by calculating the distance between parties involved in the supervision of foreigners with each address of the foreigner's residence. The comparison test results of the Haversine method with Google Maps in this study, which has an average difference of 0.039 km in terms of distance based on a straight line. Real time data communication technology using websocket is implemented into a WNA surveillance system, consisting of web-based applications and android-based applications that are interconnected into websocket networks. The average results of profiling the speed of writing data for 15 minutes from the smartphone to the real time firebase database which is 1.4 milliseconds with 10 seconds of data transmission interval from the smartphone and the results of the average speed of receiving data from firebase realtime database to the WNA monitoring system ie 0 , 36 seconds with the data receiving interval from firebase realtime database 10 seconds. Keywords: Firebase Realtime Database, Foreign Citizens, Haversine, Websocket Warga Negara Asing (WNA) setelah memasuki wilayah Indonesia sesuai prosedur hukum yang berlaku, maka keberadaan WNA dapat berada dimana saja. Masalah pun timbul ketika pihak yang terlibat dalam pengawasan WNA tidak dapat menghubungi WNA yang mengalami masalah keimigrasian dan tidak mengetahui lokasi keberadaan WNA saat ini ataupun lokasi keberadaan sebelumnya. Salah satu solusi dari permasalahan tersebut yaitu mengimplementasikan komunikasi data real time untuk mengawasi lokasi keberadaan WNA, sehingga pergerakan WNA dapat selalu terawasi. Sebelum mendatangi tempat tinggal tersebut, dibutuhkan sebuah pertimbangan untuk menentukan tempat tinggal WNA mana dulu yang akan didatangi. Meng…","author":[{"dropping-particle":"","family":"Rahmatulloh","given":"Alam","non-dropping-particle":"","parse-names":false,"suffix":""}],"container-title":"KLIK - KUMPULAN JURNAL ILMU KOMPUTER","id":"ITEM-1","issue":"2","issued":{"date-parts":[["2019"]]},"page":"143","title":"IMPLEMENTASI FORMULA HAVERSINE DAN KOMUNIKASI DATA REAL-TIME MENGGUNAKAN WEBSOCKET DI SISTEM PENGAWASAN WARGA NEGARA ASING","type":"article-journal","volume":"6"},"uris":["http://www.mendeley.com/documents/?uuid=53617067-286d-3217-80c8-30ec7070e63f"]}],"mendeley":{"formattedCitation":"[8]","plainTextFormattedCitation":"[8]","previouslyFormattedCitation":"[8]"},"properties":{"noteIndex":0},"schema":"https://github.com/citation-style-language/schema/raw/master/csl-citation.json"}</w:instrText>
            </w:r>
            <w:r w:rsidR="0040788E">
              <w:fldChar w:fldCharType="separate"/>
            </w:r>
            <w:r w:rsidR="0040788E" w:rsidRPr="0040788E">
              <w:rPr>
                <w:noProof/>
              </w:rPr>
              <w:t>[8]</w:t>
            </w:r>
            <w:r w:rsidR="0040788E">
              <w:fldChar w:fldCharType="end"/>
            </w:r>
          </w:p>
        </w:tc>
      </w:tr>
      <w:tr w:rsidR="00E3434D" w14:paraId="5E83D6C5" w14:textId="77777777" w:rsidTr="00E10B4F">
        <w:trPr>
          <w:trHeight w:val="281"/>
        </w:trPr>
        <w:tc>
          <w:tcPr>
            <w:tcW w:w="562" w:type="dxa"/>
          </w:tcPr>
          <w:p w14:paraId="1D153CCA" w14:textId="02D33DC7" w:rsidR="00E3434D" w:rsidRPr="00E3434D" w:rsidRDefault="00E3434D" w:rsidP="00E3434D">
            <w:pPr>
              <w:pStyle w:val="Subtitle"/>
            </w:pPr>
            <w:r w:rsidRPr="00E3434D">
              <w:t>5</w:t>
            </w:r>
          </w:p>
        </w:tc>
        <w:tc>
          <w:tcPr>
            <w:tcW w:w="1418" w:type="dxa"/>
          </w:tcPr>
          <w:p w14:paraId="52C9D1BF" w14:textId="7A32B9B7" w:rsidR="00E3434D" w:rsidRPr="00E3434D" w:rsidRDefault="00E3434D" w:rsidP="00E3434D">
            <w:pPr>
              <w:pStyle w:val="Subtitle"/>
            </w:pPr>
            <w:r w:rsidRPr="00E3434D">
              <w:t>Moch Khrisna Arsita</w:t>
            </w:r>
          </w:p>
        </w:tc>
        <w:tc>
          <w:tcPr>
            <w:tcW w:w="1984" w:type="dxa"/>
          </w:tcPr>
          <w:p w14:paraId="2380675A" w14:textId="5599D322" w:rsidR="00E3434D" w:rsidRDefault="00E3434D" w:rsidP="00E3434D">
            <w:pPr>
              <w:pStyle w:val="Subtitle"/>
            </w:pPr>
            <w:r>
              <w:t>Rancang bangun aplikasi presensi dengan metode local binary pattern histograms dan geofencing berbasis mobile di universitas dinamika</w:t>
            </w:r>
            <w:r w:rsidR="00F57CF9">
              <w:t xml:space="preserve"> (2021)</w:t>
            </w:r>
          </w:p>
        </w:tc>
        <w:tc>
          <w:tcPr>
            <w:tcW w:w="3965" w:type="dxa"/>
          </w:tcPr>
          <w:p w14:paraId="1009AECE" w14:textId="63B41AB0" w:rsidR="00E3434D" w:rsidRDefault="00E3434D" w:rsidP="00E3434D">
            <w:pPr>
              <w:pStyle w:val="Subtitle"/>
            </w:pPr>
            <w:r>
              <w:t xml:space="preserve">Penelitian ini menghasilkan aplikasi berbasis mobile presensi karyawan </w:t>
            </w:r>
            <w:r w:rsidR="0048583E">
              <w:t>yang menggunakan modul OpenCV untuk verifikasi wajah dan geofencing untuk membatasi area presensi, dengan menggunakan metode haversine, pengukuran jarak karyawan dengan lokasi yang telah ditentukan bisa berjalan dengan baik</w:t>
            </w:r>
            <w:r w:rsidR="00955B1E">
              <w:t xml:space="preserve"> sesuai dengan yang diharapkan.</w:t>
            </w:r>
            <w:r w:rsidR="0040788E">
              <w:fldChar w:fldCharType="begin" w:fldLock="1"/>
            </w:r>
            <w:r w:rsidR="0040788E">
              <w:instrText>ADDIN CSL_CITATION {"citationItems":[{"id":"ITEM-1","itemData":{"abstract":"Universitas Dinamika merupakan salah satu kampus swasta di Surabaya yang telah menerapkan sistem manajemen presensi dengan alat pencatatan presensi yang dapat digunakan dengan validasi biometrik wajah dan sidik jari. Alat pencatatan presensi yang tersedia saat ini membutuhkan waktu lama untuk integrasi data antara alat dengan sistem manajemen presensi Universitas Dinamika, selain itu proses intergrasi tidak dilakukan secara real time. Jumlah alat yang digunakan tidak sebanding dengan jumlah karyawan sehingga menyebabkan antrian karyawan saat melakukan presensi. Tugas akhir ini memberikan solusi pengembangan aplikasi presensi yang menggabungkan dua metode yaitu local binary pattern histograms sebagai validasi biometrik pencocokan wajah dan geofencing sebagai validasi pembatasan wilayah presensi karyawan, dua metode tersebut akan diterapkan pada aplikasi berbasis mobile yang berjalan pada perangkat Smartphone karyawan untuk mengatasi antrian dan pencatatan presensi secara real time dengan memanfaatkan teknologi GPS (Geolocation Positioning System), kamera, dan internet dan integrasi secara langsung dengan data sistem manajemen presensi Universitas Dinamika. Hasil uji coba terhadap semua fungsional menggunakan black box testing menunjukkan hasil 100%. Berdasarkan hasil pengujian tersebut dapat disimpulkan bahwa aplikasi pencatatan presensi berbasis local binary pattern histograms dan geofencing berbasis mobile secara keseluruhan fungsi telah berjalan dengan baik, sedangkan hasil testing implementasi yang didapatkan dari system usability scale kepada beberapa pengguna yang diambil acak dengan menggunakan skala likert maka dari hasil perhitungan dapat disimpulkan index presepsi terhadap inovasi dan solusi yang penulis buat masuk pada kategori setuju atau 68.25%, sehingga dapat disimpulkan rancang bangun aplikasi dengan metode local binary pattern histograms dan geofencing berbasis mobile pada Universitas Dinamika dapat memecahkan masalah presensi pada Universtias Dinamika.","author":[{"dropping-particle":"","family":"Arsita","given":"Moch Khrisna","non-dropping-particle":"","parse-names":false,"suffix":""}],"id":"ITEM-1","issued":{"date-parts":[["2021"]]},"title":"TA : Rancang Bangun Aplikasi Presensi dengan Metode Local Binary Pattern Histograms dan Geofencing Berbasis Mobile pada Universitas Dinamika","type":"article-journal"},"uris":["http://www.mendeley.com/documents/?uuid=2a7d96a1-c774-35ab-aa3a-2a16fa808d28"]}],"mendeley":{"formattedCitation":"[11]","plainTextFormattedCitation":"[11]","previouslyFormattedCitation":"[11]"},"properties":{"noteIndex":0},"schema":"https://github.com/citation-style-language/schema/raw/master/csl-citation.json"}</w:instrText>
            </w:r>
            <w:r w:rsidR="0040788E">
              <w:fldChar w:fldCharType="separate"/>
            </w:r>
            <w:r w:rsidR="0040788E" w:rsidRPr="0040788E">
              <w:rPr>
                <w:noProof/>
              </w:rPr>
              <w:t>[11]</w:t>
            </w:r>
            <w:r w:rsidR="0040788E">
              <w:fldChar w:fldCharType="end"/>
            </w:r>
          </w:p>
        </w:tc>
      </w:tr>
    </w:tbl>
    <w:p w14:paraId="4F6462BA" w14:textId="3E679EAB" w:rsidR="00606BF6" w:rsidRPr="00606BF6" w:rsidRDefault="00586436" w:rsidP="00606BF6">
      <w:pPr>
        <w:pStyle w:val="Caption"/>
      </w:pPr>
      <w:r>
        <w:t xml:space="preserve">Table </w:t>
      </w:r>
      <w:r w:rsidR="00F57CF9">
        <w:t xml:space="preserve">state of </w:t>
      </w:r>
      <w:r w:rsidR="00CB0287">
        <w:t xml:space="preserve">the </w:t>
      </w:r>
      <w:r w:rsidR="00F57CF9">
        <w:t>art</w:t>
      </w:r>
      <w:r w:rsidR="00606BF6">
        <w:t xml:space="preserve"> haversine</w:t>
      </w:r>
    </w:p>
    <w:tbl>
      <w:tblPr>
        <w:tblStyle w:val="TableGrid"/>
        <w:tblW w:w="0" w:type="auto"/>
        <w:tblLook w:val="04A0" w:firstRow="1" w:lastRow="0" w:firstColumn="1" w:lastColumn="0" w:noHBand="0" w:noVBand="1"/>
      </w:tblPr>
      <w:tblGrid>
        <w:gridCol w:w="562"/>
        <w:gridCol w:w="1516"/>
        <w:gridCol w:w="2028"/>
        <w:gridCol w:w="3821"/>
      </w:tblGrid>
      <w:tr w:rsidR="00606BF6" w14:paraId="357EB980" w14:textId="77777777" w:rsidTr="00606BF6">
        <w:tc>
          <w:tcPr>
            <w:tcW w:w="562" w:type="dxa"/>
          </w:tcPr>
          <w:p w14:paraId="561FAF03" w14:textId="40F62FA4" w:rsidR="00606BF6" w:rsidRPr="00606BF6" w:rsidRDefault="00606BF6" w:rsidP="00606BF6">
            <w:pPr>
              <w:pStyle w:val="Subtitle"/>
              <w:rPr>
                <w:b/>
                <w:bCs/>
                <w:lang w:val="id-ID"/>
              </w:rPr>
            </w:pPr>
            <w:r w:rsidRPr="00606BF6">
              <w:rPr>
                <w:b/>
                <w:bCs/>
              </w:rPr>
              <w:t>No</w:t>
            </w:r>
          </w:p>
        </w:tc>
        <w:tc>
          <w:tcPr>
            <w:tcW w:w="1516" w:type="dxa"/>
          </w:tcPr>
          <w:p w14:paraId="1889F6EF" w14:textId="3F8E6B23" w:rsidR="00606BF6" w:rsidRPr="00606BF6" w:rsidRDefault="00606BF6" w:rsidP="00606BF6">
            <w:pPr>
              <w:pStyle w:val="Subtitle"/>
              <w:rPr>
                <w:b/>
                <w:bCs/>
                <w:lang w:val="id-ID"/>
              </w:rPr>
            </w:pPr>
            <w:r w:rsidRPr="00606BF6">
              <w:rPr>
                <w:b/>
                <w:bCs/>
              </w:rPr>
              <w:t>Nama Peneliti</w:t>
            </w:r>
          </w:p>
        </w:tc>
        <w:tc>
          <w:tcPr>
            <w:tcW w:w="2028" w:type="dxa"/>
          </w:tcPr>
          <w:p w14:paraId="7FD2F76D" w14:textId="55B0FF45" w:rsidR="00606BF6" w:rsidRPr="00606BF6" w:rsidRDefault="00606BF6" w:rsidP="00606BF6">
            <w:pPr>
              <w:pStyle w:val="Subtitle"/>
              <w:rPr>
                <w:b/>
                <w:bCs/>
                <w:lang w:val="id-ID"/>
              </w:rPr>
            </w:pPr>
            <w:r w:rsidRPr="00606BF6">
              <w:rPr>
                <w:b/>
                <w:bCs/>
              </w:rPr>
              <w:t>Judul Penelitian</w:t>
            </w:r>
          </w:p>
        </w:tc>
        <w:tc>
          <w:tcPr>
            <w:tcW w:w="3821" w:type="dxa"/>
          </w:tcPr>
          <w:p w14:paraId="5B6B112C" w14:textId="023DE6F1" w:rsidR="00606BF6" w:rsidRPr="00606BF6" w:rsidRDefault="00606BF6" w:rsidP="00606BF6">
            <w:pPr>
              <w:pStyle w:val="Subtitle"/>
              <w:rPr>
                <w:b/>
                <w:bCs/>
                <w:lang w:val="id-ID"/>
              </w:rPr>
            </w:pPr>
            <w:r w:rsidRPr="00606BF6">
              <w:rPr>
                <w:b/>
                <w:bCs/>
              </w:rPr>
              <w:t>Hasil Penelitian</w:t>
            </w:r>
          </w:p>
        </w:tc>
      </w:tr>
      <w:tr w:rsidR="00606BF6" w14:paraId="14D6FD0A" w14:textId="77777777" w:rsidTr="00606BF6">
        <w:tc>
          <w:tcPr>
            <w:tcW w:w="562" w:type="dxa"/>
          </w:tcPr>
          <w:p w14:paraId="599F2848" w14:textId="7ECE082E" w:rsidR="00606BF6" w:rsidRDefault="00DF512B" w:rsidP="00606BF6">
            <w:pPr>
              <w:pStyle w:val="Subtitle"/>
              <w:rPr>
                <w:lang w:val="id-ID"/>
              </w:rPr>
            </w:pPr>
            <w:r>
              <w:rPr>
                <w:lang w:val="id-ID"/>
              </w:rPr>
              <w:t>1</w:t>
            </w:r>
          </w:p>
        </w:tc>
        <w:tc>
          <w:tcPr>
            <w:tcW w:w="1516" w:type="dxa"/>
          </w:tcPr>
          <w:p w14:paraId="49D9489E" w14:textId="1902F3A4" w:rsidR="00606BF6" w:rsidRDefault="00606BF6" w:rsidP="00606BF6">
            <w:pPr>
              <w:pStyle w:val="Subtitle"/>
              <w:rPr>
                <w:lang w:val="id-ID"/>
              </w:rPr>
            </w:pPr>
            <w:r>
              <w:t xml:space="preserve">Joko Christian dan Nasrullah </w:t>
            </w:r>
          </w:p>
        </w:tc>
        <w:tc>
          <w:tcPr>
            <w:tcW w:w="2028" w:type="dxa"/>
          </w:tcPr>
          <w:p w14:paraId="2FC3B5E8" w14:textId="21498DB3" w:rsidR="00606BF6" w:rsidRDefault="00606BF6" w:rsidP="00606BF6">
            <w:pPr>
              <w:pStyle w:val="Subtitle"/>
              <w:rPr>
                <w:lang w:val="id-ID"/>
              </w:rPr>
            </w:pPr>
            <w:r>
              <w:rPr>
                <w:rFonts w:ascii="Calibri" w:hAnsi="Calibri" w:cs="Calibri"/>
                <w:noProof/>
                <w:szCs w:val="24"/>
              </w:rPr>
              <w:t xml:space="preserve">Pemanfaatan Radio Frequency Identification (Rfid) Untuk </w:t>
            </w:r>
            <w:r>
              <w:rPr>
                <w:rFonts w:ascii="Calibri" w:hAnsi="Calibri" w:cs="Calibri"/>
                <w:noProof/>
                <w:szCs w:val="24"/>
              </w:rPr>
              <w:lastRenderedPageBreak/>
              <w:t>Sistem Absensi Pegawai (2018)</w:t>
            </w:r>
          </w:p>
        </w:tc>
        <w:tc>
          <w:tcPr>
            <w:tcW w:w="3821" w:type="dxa"/>
          </w:tcPr>
          <w:p w14:paraId="02265D53" w14:textId="1DCDD960" w:rsidR="00606BF6" w:rsidRDefault="00606BF6" w:rsidP="00606BF6">
            <w:pPr>
              <w:pStyle w:val="Subtitle"/>
              <w:rPr>
                <w:lang w:val="id-ID"/>
              </w:rPr>
            </w:pPr>
            <w:r>
              <w:lastRenderedPageBreak/>
              <w:t xml:space="preserve">sistem presensi yang memanfaatkan teknologi RFID atau </w:t>
            </w:r>
            <w:r>
              <w:rPr>
                <w:i/>
                <w:iCs/>
              </w:rPr>
              <w:t>radio frequency identification,</w:t>
            </w:r>
            <w:r>
              <w:t xml:space="preserve"> untuk proses presensinya, cukup dengan menempelkan kartu pada alat </w:t>
            </w:r>
            <w:r>
              <w:rPr>
                <w:i/>
                <w:iCs/>
              </w:rPr>
              <w:lastRenderedPageBreak/>
              <w:t>RFID starter kit</w:t>
            </w:r>
            <w:r>
              <w:t xml:space="preserve">, setelah membaca data yang ada didalam kartu, maka data tersebut akan dikirimkan kedalam aplikasi yang menggunakan bahasa Java dalam pengembanganya, namun terdapat beberapa kelemahan didalam presensi jenis ini, diantaranya adalah aplikasi tidak bisa melakukan validasi identitas asli dari pemilik kartu, jadi kemungkinan ‘titp absen’ masih bisa dilakukan, selain itu, karena sistem ini mengguanakan jenis konektivitas </w:t>
            </w:r>
            <w:r>
              <w:rPr>
                <w:i/>
                <w:iCs/>
              </w:rPr>
              <w:t>client-server</w:t>
            </w:r>
            <w:r>
              <w:rPr>
                <w:i/>
                <w:iCs/>
              </w:rPr>
              <w:softHyphen/>
            </w:r>
            <w:r>
              <w:t>, maka jika terjadi putusnya koneksi pada computer, akan melumpuhkan sistem presensi ini</w:t>
            </w:r>
            <w:r>
              <w:fldChar w:fldCharType="begin" w:fldLock="1"/>
            </w:r>
            <w:r>
              <w:instrText>ADDIN CSL_CITATION {"citationItems":[{"id":"ITEM-1","itemData":{"ISSN":"2685-127X","abstract":"The rapid development of information technology has enabled the fulfillment of industrial demands which will operate with a high level of efficiency. The use of information technology in the industry is in managing the human resources, they able to manage data capture process, information processing, and process to calculate the remuneration. Specifically for attandence process capture data, we can be used biometric technology, or smart card technology. Biometric technology is the best option in terms of the data validity, but unfortunately, not every organization has sufficient funds to adopt a biometric attendance system. In solving this problem, this study will develop an attendance system that is cost effective, thus become more attractive for the small and medium organizations to adopt this system. Based on RFID technology, the system requires an RFID starter kit connected to a computer as a terminal. The process of employee attendance capture can be done efficiently, if just put the RFID card close to the RFID card reader. The system is also designed to support the employee shift system and the report of employee absences, increasing the effectiveness of human resources data processing to calculate the employee of remuneration. The system is expected to be an alternative solution for small and medium sized organizations to improve the quality of human resources.   Keywords : RFID starter kit, RFID ID-12, employee attendance system","author":[{"dropping-particle":"","family":"Christian","given":"Joko","non-dropping-particle":"","parse-names":false,"suffix":""},{"dropping-particle":"","family":"Nasrullah","given":"Hamdi","non-dropping-particle":"","parse-names":false,"suffix":""}],"container-title":"Budi Luhur Information Technology","id":"ITEM-1","issue":"1","issued":{"date-parts":[["2018","1","22"]]},"title":"PEMANFAATAN RADIO FREQUENCY IDENTIFICATION (RFID) UNTUK SISTEM ABSENSI PEGAWAI","type":"article-journal","volume":"10"},"uris":["http://www.mendeley.com/documents/?uuid=cc296756-78d2-3e9e-8b4a-1a985087b404"]}],"mendeley":{"formattedCitation":"[3]","plainTextFormattedCitation":"[3]","previouslyFormattedCitation":"[3]"},"properties":{"noteIndex":0},"schema":"https://github.com/citation-style-language/schema/raw/master/csl-citation.json"}</w:instrText>
            </w:r>
            <w:r>
              <w:fldChar w:fldCharType="separate"/>
            </w:r>
            <w:r>
              <w:rPr>
                <w:noProof/>
              </w:rPr>
              <w:t>[3]</w:t>
            </w:r>
            <w:r>
              <w:fldChar w:fldCharType="end"/>
            </w:r>
          </w:p>
        </w:tc>
      </w:tr>
      <w:tr w:rsidR="00606BF6" w14:paraId="1888ACD1" w14:textId="77777777" w:rsidTr="00606BF6">
        <w:tc>
          <w:tcPr>
            <w:tcW w:w="562" w:type="dxa"/>
          </w:tcPr>
          <w:p w14:paraId="16B631D8" w14:textId="07D72B61" w:rsidR="00606BF6" w:rsidRDefault="00DF512B" w:rsidP="00606BF6">
            <w:pPr>
              <w:pStyle w:val="Subtitle"/>
              <w:rPr>
                <w:lang w:val="id-ID"/>
              </w:rPr>
            </w:pPr>
            <w:r>
              <w:rPr>
                <w:lang w:val="id-ID"/>
              </w:rPr>
              <w:lastRenderedPageBreak/>
              <w:t>2</w:t>
            </w:r>
          </w:p>
        </w:tc>
        <w:tc>
          <w:tcPr>
            <w:tcW w:w="1516" w:type="dxa"/>
          </w:tcPr>
          <w:p w14:paraId="66A2E157" w14:textId="4176BCF1" w:rsidR="00606BF6" w:rsidRDefault="00606BF6" w:rsidP="00606BF6">
            <w:pPr>
              <w:pStyle w:val="Subtitle"/>
              <w:rPr>
                <w:lang w:val="id-ID"/>
              </w:rPr>
            </w:pPr>
            <w:r>
              <w:t>Supriatna dkk</w:t>
            </w:r>
          </w:p>
        </w:tc>
        <w:tc>
          <w:tcPr>
            <w:tcW w:w="2028" w:type="dxa"/>
          </w:tcPr>
          <w:p w14:paraId="11ABB773" w14:textId="033B50BB" w:rsidR="00606BF6" w:rsidRDefault="00606BF6" w:rsidP="00606BF6">
            <w:pPr>
              <w:pStyle w:val="Subtitle"/>
              <w:rPr>
                <w:lang w:val="id-ID"/>
              </w:rPr>
            </w:pPr>
            <w:r>
              <w:rPr>
                <w:rFonts w:ascii="Calibri" w:hAnsi="Calibri" w:cs="Calibri"/>
                <w:noProof/>
                <w:sz w:val="22"/>
                <w:szCs w:val="24"/>
              </w:rPr>
              <w:t>Aplikasi Presensi Pegawai Memanfaatkan Teknologi Fingerprint dan Global Positioning System (GPS) Pada Android (2020)</w:t>
            </w:r>
          </w:p>
        </w:tc>
        <w:tc>
          <w:tcPr>
            <w:tcW w:w="3821" w:type="dxa"/>
          </w:tcPr>
          <w:p w14:paraId="03A97F63" w14:textId="1594CDFC" w:rsidR="00606BF6" w:rsidRDefault="00606BF6" w:rsidP="00606BF6">
            <w:pPr>
              <w:pStyle w:val="Subtitle"/>
              <w:rPr>
                <w:lang w:val="id-ID"/>
              </w:rPr>
            </w:pPr>
            <w:r>
              <w:t>penelitian ini menghasilkan sebuah apliaksi mobile yang bisa digunakan untuk melakukan presensi, dengan adanya aplikasi ini, diharapkan para pegawai dan perusahaan dimudahkan dalam proses dan evaluasi presensi, kecurangan dalam presensi juga dapat ditekan, karena sistem presensi ini menggunakan fingerprint untuk otentikasi pengguna, namun data yang terdapat di dalam fingerprint tidak dapat tersimpan kedalam database, selain itu aplikasi ini hanya dapat berjalan pada smartphone yang telah memiliki fitur sidik jari dan GPS</w:t>
            </w:r>
            <w:r>
              <w:fldChar w:fldCharType="begin" w:fldLock="1"/>
            </w:r>
            <w:r>
              <w:instrText>ADDIN CSL_CITATION {"citationItems":[{"id":"ITEM-1","itemData":{"abstract":"Presensi merupakan bagian penting dalam suatu perusahaan yang biasanya berkaitan erat dengan penilaian kedisplinan dan kinerja. Sistem presensi manual seperti media kertas, mesin Fingerprint, dan semi komputer dianggap kurang efektif karena karyawan harus antri untuk melakukan presensi di depan mesin fingerprint atau komputer yang digunakan untuk presensi, dan pihak perusahaan harus mengeluarkan biaya cukup mahal untuk menyediakan perangkat yang akan digunakan. Oleh karena itu diperlukannya suatu pembaharuan sistem presensi dengan memanfaatkan teknologi smartphone, karena smarphone telah dilengkapi berbagai fitur yang dapat dimanfaatkan dalam pembuatan sistem presensi dan dapat digunakan dimana saja, sehingga dapat menghemat biaya dan lebih efektif dan efisien dalam pemakaiannya. Berdasarkan permasalahan tersebut, penulis membuat sebuah aplikasi presensi pegawai dengan memanfaatkan teknologi Fingerprint dan GPS pada smartphone Android dengan pemberitahuan secara real-time mengenai laporan kehadiran baik yang bekerja di dalam maupun luar kantor. Jenis penelitian ini menggunakan metode System Development Life Cycle (SDLC) dengan pendekatan model waterfall, metode ini sudah digunakan secara luas untuk membangun aplikasi perangkat lunak. Dengan adanya aplikasi ini, diharapkan para pegawai lebih mudah dalam melakukan presensi karena bisa dilakukan didalam ataupun diluar kantor, dan pihak kantor akan lebih mudah dalam melakukan monitoring dan penilaian kinerja pegawai karena semua pegawai menginput laporan pekerjaan setiap harinya. Keyword","author":[{"dropping-particle":"","family":"Supriatna","given":"Dian","non-dropping-particle":"","parse-names":false,"suffix":""},{"dropping-particle":"","family":"Junianto","given":"Erfian","non-dropping-particle":"","parse-names":false,"suffix":""}],"container-title":"e Prosiding Teknik Informatika (Protektif)","id":"ITEM-1","issue":"1","issued":{"date-parts":[["2020"]]},"page":"269-280","title":"Aplikasi Presensi Pegawai Memanfaatkan Teknologi Fingerprint dan Global Positioning System (GPS) Pada Android","type":"article-journal","volume":"1"},"uris":["http://www.mendeley.com/documents/?uuid=6d1645a6-7288-4718-85f0-4987265911b3"]}],"mendeley":{"formattedCitation":"[4]","plainTextFormattedCitation":"[4]","previouslyFormattedCitation":"[4]"},"properties":{"noteIndex":0},"schema":"https://github.com/citation-style-language/schema/raw/master/csl-citation.json"}</w:instrText>
            </w:r>
            <w:r>
              <w:fldChar w:fldCharType="separate"/>
            </w:r>
            <w:r>
              <w:rPr>
                <w:noProof/>
              </w:rPr>
              <w:t>[4]</w:t>
            </w:r>
            <w:r>
              <w:fldChar w:fldCharType="end"/>
            </w:r>
          </w:p>
        </w:tc>
      </w:tr>
      <w:tr w:rsidR="00606BF6" w14:paraId="4253E426" w14:textId="77777777" w:rsidTr="00606BF6">
        <w:tc>
          <w:tcPr>
            <w:tcW w:w="562" w:type="dxa"/>
          </w:tcPr>
          <w:p w14:paraId="4E5A9C13" w14:textId="15547C49" w:rsidR="00606BF6" w:rsidRDefault="00DF512B" w:rsidP="00606BF6">
            <w:pPr>
              <w:pStyle w:val="Subtitle"/>
              <w:rPr>
                <w:lang w:val="id-ID"/>
              </w:rPr>
            </w:pPr>
            <w:r>
              <w:rPr>
                <w:lang w:val="id-ID"/>
              </w:rPr>
              <w:t>3</w:t>
            </w:r>
          </w:p>
        </w:tc>
        <w:tc>
          <w:tcPr>
            <w:tcW w:w="1516" w:type="dxa"/>
          </w:tcPr>
          <w:p w14:paraId="0522700E" w14:textId="397787A6" w:rsidR="00606BF6" w:rsidRDefault="00606BF6" w:rsidP="00606BF6">
            <w:pPr>
              <w:pStyle w:val="Subtitle"/>
              <w:rPr>
                <w:lang w:val="id-ID"/>
              </w:rPr>
            </w:pPr>
            <w:r>
              <w:t>Ely Mulyadi dkk</w:t>
            </w:r>
          </w:p>
        </w:tc>
        <w:tc>
          <w:tcPr>
            <w:tcW w:w="2028" w:type="dxa"/>
          </w:tcPr>
          <w:p w14:paraId="153172D3" w14:textId="399BC751" w:rsidR="00606BF6" w:rsidRDefault="00606BF6" w:rsidP="00606BF6">
            <w:pPr>
              <w:pStyle w:val="Subtitle"/>
              <w:rPr>
                <w:lang w:val="id-ID"/>
              </w:rPr>
            </w:pPr>
            <w:r>
              <w:rPr>
                <w:rFonts w:ascii="Calibri" w:hAnsi="Calibri" w:cs="Calibri"/>
                <w:noProof/>
                <w:sz w:val="22"/>
                <w:szCs w:val="24"/>
              </w:rPr>
              <w:t>Penerapan Sistem Presensi Mobile Dengan Menggunakan Sensor Gps (Klinik Pratama X Di Jember) (2020)</w:t>
            </w:r>
          </w:p>
        </w:tc>
        <w:tc>
          <w:tcPr>
            <w:tcW w:w="3821" w:type="dxa"/>
          </w:tcPr>
          <w:p w14:paraId="250EC2CC" w14:textId="283A4A5D" w:rsidR="00606BF6" w:rsidRDefault="00606BF6" w:rsidP="00606BF6">
            <w:pPr>
              <w:pStyle w:val="Subtitle"/>
              <w:rPr>
                <w:lang w:val="id-ID"/>
              </w:rPr>
            </w:pPr>
            <w:r>
              <w:t xml:space="preserve">Penelitian ini menghasilkan sebuah aplikasi presensi mobile yang dapat berjalan baik khusunya pada bidang kesehatan di salah satu klinik di Jember. Aplikasi ini dapat menangani dengan baik sistem shifting yang ada pada klinik tersebut, namun kecepatan respon aplikasi masih </w:t>
            </w:r>
            <w:r>
              <w:lastRenderedPageBreak/>
              <w:t>dibawah rata-rata dan perlu dilakukan pengujian lebih lanjut untuk menangani masalah ini.</w:t>
            </w:r>
            <w:r>
              <w:fldChar w:fldCharType="begin" w:fldLock="1"/>
            </w:r>
            <w:r>
              <w:instrText>ADDIN CSL_CITATION {"citationItems":[{"id":"ITEM-1","itemData":{"DOI":"10.23887/janapati.v9i1.23174","ISSN":"2089-8673","abstract":"Perangkat dengan sensor sidik jari yang digunakan sebagai perangkat khusus untuk menangani presensi sangat rentan mengalami kerusakan dan susah untuk dikonfigurasikan di saat awal penggunaannya. Dengan penelitian ini, harapannya diperoleh suatu perangkat alternatif yang bisa menggantikan perangkat khusus tersebut. Dalam penelitian ini dikembangkan sistem presensi pada perangkat mobile yang telah dimiliki oleh mayoritas orang dengan memanfaatkan sensor Global Positioning System. Metode yang digunakan dalam mengembangkan penelitian ini adalah metode pengembangan perangkat lunak scrum. Sistem presensi ini diterapkan pada salah satu klinik kesehatan di Jember. Implementasi sistem presensi yang dikembangkan secara umum dapat berjalan dengan baik dan dibuktikan dengan hasil pengujian dengan metode Black box dan kuisioner sederhana untuk pengguna sistem. Dari hasil kuisioner didapatkan nilai rata-rata 4,36. Hal yang masih perlu menjadi pertimbangan untuk pengembangan kedepannya adalah kecepatan respon dari sistem presensi ini.","author":[{"dropping-particle":"","family":"Mulyadi","given":"Ely","non-dropping-particle":"","parse-names":false,"suffix":""},{"dropping-particle":"","family":"Trihariprasetya","given":"Andis","non-dropping-particle":"","parse-names":false,"suffix":""},{"dropping-particle":"","family":"Wiryawan","given":"I Gede","non-dropping-particle":"","parse-names":false,"suffix":""}],"container-title":"Jurnal Nasional Pendidikan Teknik Informatika (JANAPATI)","id":"ITEM-1","issue":"1","issued":{"date-parts":[["2020"]]},"page":"11","title":"Penerapan Sistem Presensi Mobile Dengan Menggunakan Sensor Gps (Klinik Pratama X Di Jember)","type":"article-journal","volume":"9"},"uris":["http://www.mendeley.com/documents/?uuid=b0e61840-6b7c-4714-ab64-a6db610bf4d1"]}],"mendeley":{"formattedCitation":"[5]","plainTextFormattedCitation":"[5]","previouslyFormattedCitation":"[5]"},"properties":{"noteIndex":0},"schema":"https://github.com/citation-style-language/schema/raw/master/csl-citation.json"}</w:instrText>
            </w:r>
            <w:r>
              <w:fldChar w:fldCharType="separate"/>
            </w:r>
            <w:r>
              <w:rPr>
                <w:noProof/>
              </w:rPr>
              <w:t>[5]</w:t>
            </w:r>
            <w:r>
              <w:fldChar w:fldCharType="end"/>
            </w:r>
          </w:p>
        </w:tc>
      </w:tr>
      <w:tr w:rsidR="00606BF6" w14:paraId="167A0538" w14:textId="77777777" w:rsidTr="00606BF6">
        <w:tc>
          <w:tcPr>
            <w:tcW w:w="562" w:type="dxa"/>
          </w:tcPr>
          <w:p w14:paraId="2764700E" w14:textId="1B0FD674" w:rsidR="00606BF6" w:rsidRDefault="00DF512B" w:rsidP="00606BF6">
            <w:pPr>
              <w:pStyle w:val="Subtitle"/>
              <w:rPr>
                <w:lang w:val="id-ID"/>
              </w:rPr>
            </w:pPr>
            <w:r>
              <w:rPr>
                <w:lang w:val="id-ID"/>
              </w:rPr>
              <w:lastRenderedPageBreak/>
              <w:t>4</w:t>
            </w:r>
          </w:p>
        </w:tc>
        <w:tc>
          <w:tcPr>
            <w:tcW w:w="1516" w:type="dxa"/>
          </w:tcPr>
          <w:p w14:paraId="532B924A" w14:textId="41611334" w:rsidR="00606BF6" w:rsidRDefault="00606BF6" w:rsidP="00606BF6">
            <w:pPr>
              <w:pStyle w:val="Subtitle"/>
              <w:rPr>
                <w:lang w:val="id-ID"/>
              </w:rPr>
            </w:pPr>
            <w:r>
              <w:rPr>
                <w:rFonts w:ascii="Calibri" w:hAnsi="Calibri" w:cs="Calibri"/>
                <w:noProof/>
                <w:szCs w:val="24"/>
              </w:rPr>
              <w:t>A. Husain, A. H. A. Prastian, and A. Ramadhan</w:t>
            </w:r>
          </w:p>
        </w:tc>
        <w:tc>
          <w:tcPr>
            <w:tcW w:w="2028" w:type="dxa"/>
          </w:tcPr>
          <w:p w14:paraId="49980C7B" w14:textId="442A8A9B" w:rsidR="00606BF6" w:rsidRDefault="00606BF6" w:rsidP="00606BF6">
            <w:pPr>
              <w:pStyle w:val="Subtitle"/>
              <w:rPr>
                <w:lang w:val="id-ID"/>
              </w:rPr>
            </w:pPr>
            <w:r>
              <w:rPr>
                <w:rFonts w:ascii="Calibri" w:hAnsi="Calibri" w:cs="Calibri"/>
                <w:noProof/>
                <w:sz w:val="22"/>
                <w:szCs w:val="24"/>
              </w:rPr>
              <w:t>Perancangan Sistem Absensi Online Menggunakan Android Guna Mempercepat Proses Kehadiran Karyawan Pada PT. Sintech Berkah Abadi (2017)</w:t>
            </w:r>
          </w:p>
        </w:tc>
        <w:tc>
          <w:tcPr>
            <w:tcW w:w="3821" w:type="dxa"/>
          </w:tcPr>
          <w:p w14:paraId="69239E3A" w14:textId="09F356CF" w:rsidR="00606BF6" w:rsidRDefault="00606BF6" w:rsidP="00606BF6">
            <w:pPr>
              <w:pStyle w:val="Subtitle"/>
              <w:rPr>
                <w:lang w:val="id-ID"/>
              </w:rPr>
            </w:pPr>
            <w:r>
              <w:rPr>
                <w:lang w:val="en-US"/>
              </w:rPr>
              <w:t>penelitian ini bertujuan untuk memudahkan presensi karyawan yang ada di lingkungan perusahaan, aplikasi yang dihasilkan adalah aplikasi berbasis android yang dapat bekerja secara efektif di lingkungan perusahaan, sistem presensi ini menggunakan jaringan WLAN sehingga mempercepat proses presensi. Kekurangan sistem presensi ini adalah apabila terjadi kerusakan pada smartphone karyawan, maka harus ada laporan secara tertulis sesuai dengan ketentuan pada perusahaan, selain itu, karena menggunakan WLAN, apabila terjadi kerusakan pada WLAN maka sistem presensi tidak dapat digunakan</w:t>
            </w:r>
            <w:r w:rsidR="00AD1696">
              <w:rPr>
                <w:lang w:val="en-US"/>
              </w:rPr>
              <w:t>.</w:t>
            </w:r>
            <w:r>
              <w:rPr>
                <w:lang w:val="en-US"/>
              </w:rPr>
              <w:fldChar w:fldCharType="begin" w:fldLock="1"/>
            </w:r>
            <w:r w:rsidR="00AD1696">
              <w:rPr>
                <w:lang w:val="en-US"/>
              </w:rPr>
              <w:instrText>ADDIN CSL_CITATION {"citationItems":[{"id":"ITEM-1","itemData":{"DOI":"10.33050/TMJ.V2I1.319","ISSN":"2528-6544","abstract":"Sistem absensi saat ini perlu memerlukan pembaharuan sistem yang baru. Karena dengan melakukan hal ini akan berdampak sangat baik bagi perusahaan dilihat dari sisi efisien, efektif, dan cepat. Dalam hal ini perusahaan berlomba membuat sistem absensi yang dapat berjalan pada teknologi saat ini seperti smartphone android. Hal tersebut membutuhkan sebuah design rancangan sebelum sistem ini dibuat sehingga dapat mengetahui permasalahan dan solusi pada sistem yang akan dibuat. Design sistem absensi online digunakan untuk mempercepat absen hanya melalui smartphone android yang dimiliki oleh masing-masing karyawan. Hal ini membutuhkan jaringan lokal yang berjarak hanya didalam lingkungan perusahaan sehingga karyawan tidak dapat absen diluar perusahaan. Guna membuat sebuah laporan dengan metode sistem diatas, memerlukan metode pengumpulan data sistem yang berjalan, wawancara, observasi, analisa sistem yang diusulkan, dan metode prototipe dan testing sebagai pembentukan sistem usulan yang memadai sebagai alternative solusi terbaik dari permasalahan yang ada.\r Kata Kunci : Sistem, Absensi, Design, Jaringan\r The current system requires absences need renewal of the new system. Because by doing this will have an impact is very good for the company as seen from the side of efficient, effective, and fast. In this case the company raced to make attendance system that can run on current technologies such as android smartphone. It requires adesign draft before this system was created so as to know the problems and solutions on the system to be created. Online attendance system design used to speed up the timesheet only through android smartphone which is owned by each employee.This requires a local network which is just in a corporate environment so that employees can not be absent outside of the company. To create a report with the methodabove, the system requires a method of data collection system that runs, interviews,observation, analysis of the proposed system, and the method of prototype and testing as the establishment of an adequate proposal system as alternative best solution of existing problems.\r Keywords : System, Absence, Design, Network\r  ","author":[{"dropping-particle":"","family":"Husain","given":"Al","non-dropping-particle":"","parse-names":false,"suffix":""},{"dropping-particle":"","family":"Prastian","given":"Abdul Haqy Aji","non-dropping-particle":"","parse-names":false,"suffix":""},{"dropping-particle":"","family":"Ramadhan","given":"Andre","non-dropping-particle":"","parse-names":false,"suffix":""}],"container-title":"Technomedia Journal","id":"ITEM-1","issue":"1 Agustus","issued":{"date-parts":[["2017","8","27"]]},"page":"105-116","publisher":"iLearning Journal Center","title":"Perancangan Sistem Absensi Online Menggunakan Android Guna Mempercepat Proses Kehadiran Karyawan Pada PT. Sintech Berkah Abadi","type":"article-journal","volume":"2"},"uris":["http://www.mendeley.com/documents/?uuid=459eb6f6-19fa-3985-b4eb-bd88def331a5"]}],"mendeley":{"formattedCitation":"[12]","plainTextFormattedCitation":"[12]","previouslyFormattedCitation":"[12]"},"properties":{"noteIndex":0},"schema":"https://github.com/citation-style-language/schema/raw/master/csl-citation.json"}</w:instrText>
            </w:r>
            <w:r>
              <w:rPr>
                <w:lang w:val="en-US"/>
              </w:rPr>
              <w:fldChar w:fldCharType="separate"/>
            </w:r>
            <w:r>
              <w:rPr>
                <w:noProof/>
                <w:lang w:val="en-US"/>
              </w:rPr>
              <w:t>[12]</w:t>
            </w:r>
            <w:r>
              <w:rPr>
                <w:lang w:val="en-US"/>
              </w:rPr>
              <w:fldChar w:fldCharType="end"/>
            </w:r>
          </w:p>
        </w:tc>
      </w:tr>
      <w:tr w:rsidR="001B6A31" w14:paraId="428F6C6B" w14:textId="77777777" w:rsidTr="00606BF6">
        <w:tc>
          <w:tcPr>
            <w:tcW w:w="562" w:type="dxa"/>
          </w:tcPr>
          <w:p w14:paraId="0FE4F8CF" w14:textId="133F119A" w:rsidR="001B6A31" w:rsidRPr="00A319C7" w:rsidRDefault="001B6A31" w:rsidP="00A319C7">
            <w:pPr>
              <w:pStyle w:val="Subtitle"/>
            </w:pPr>
            <w:r w:rsidRPr="00A319C7">
              <w:t>5</w:t>
            </w:r>
          </w:p>
        </w:tc>
        <w:tc>
          <w:tcPr>
            <w:tcW w:w="1516" w:type="dxa"/>
          </w:tcPr>
          <w:p w14:paraId="5E29C6DC" w14:textId="425C362F" w:rsidR="001B6A31" w:rsidRPr="00A319C7" w:rsidRDefault="001B6A31" w:rsidP="00A319C7">
            <w:pPr>
              <w:pStyle w:val="Subtitle"/>
            </w:pPr>
            <w:r w:rsidRPr="00A319C7">
              <w:t>Megi pratama dan Vera Irma Delianti</w:t>
            </w:r>
          </w:p>
        </w:tc>
        <w:tc>
          <w:tcPr>
            <w:tcW w:w="2028" w:type="dxa"/>
          </w:tcPr>
          <w:p w14:paraId="793DB407" w14:textId="77777777" w:rsidR="001B6A31" w:rsidRPr="00A319C7" w:rsidRDefault="008A5F0E" w:rsidP="00A319C7">
            <w:pPr>
              <w:pStyle w:val="Subtitle"/>
            </w:pPr>
            <w:r w:rsidRPr="00A319C7">
              <w:t>Rancang Bangun Aplikasi Presensi Dengan Global Positioning System(GPS) Berbasis Android(Studi Kasus: PT.Perkebunan Nusantara VI Unit Usaha Kayu Aryo)</w:t>
            </w:r>
          </w:p>
          <w:p w14:paraId="03BEBF77" w14:textId="61045F2B" w:rsidR="005639A2" w:rsidRPr="00A319C7" w:rsidRDefault="00E6491B" w:rsidP="00A319C7">
            <w:pPr>
              <w:pStyle w:val="Subtitle"/>
            </w:pPr>
            <w:r w:rsidRPr="00A319C7">
              <w:t>(</w:t>
            </w:r>
            <w:r w:rsidR="005639A2" w:rsidRPr="00A319C7">
              <w:t>2021</w:t>
            </w:r>
            <w:r w:rsidRPr="00A319C7">
              <w:t>)</w:t>
            </w:r>
          </w:p>
        </w:tc>
        <w:tc>
          <w:tcPr>
            <w:tcW w:w="3821" w:type="dxa"/>
          </w:tcPr>
          <w:p w14:paraId="47C3EE07" w14:textId="1535249F" w:rsidR="001B6A31" w:rsidRDefault="00BB3C3E" w:rsidP="00A319C7">
            <w:pPr>
              <w:pStyle w:val="Subtitle"/>
              <w:rPr>
                <w:lang w:val="en-US"/>
              </w:rPr>
            </w:pPr>
            <w:r>
              <w:rPr>
                <w:lang w:val="en-US"/>
              </w:rPr>
              <w:t>Dalam penelitian ini dihasilkan aplikasi presensi  berbasiskan android yang menggunakan bantuan GPS yang telah tersemata di dalam ponsel android</w:t>
            </w:r>
            <w:r w:rsidR="00844A09">
              <w:rPr>
                <w:lang w:val="en-US"/>
              </w:rPr>
              <w:t>, aplikasi ini dapat berjalan dengan baik dan membantu karyawan dalam melakukan presensi di lingkungan perusahaan</w:t>
            </w:r>
            <w:r w:rsidR="00E01B05">
              <w:rPr>
                <w:lang w:val="en-US"/>
              </w:rPr>
              <w:t>, aplikasi ini juga menyematkan fitur lock gps yang berfungsi untuk memastikan pegawai berada disekitar perusahaan jika akan melakukan presensi.</w:t>
            </w:r>
            <w:r w:rsidR="00AD1696">
              <w:rPr>
                <w:lang w:val="en-US"/>
              </w:rPr>
              <w:fldChar w:fldCharType="begin" w:fldLock="1"/>
            </w:r>
            <w:r w:rsidR="00CF295F">
              <w:rPr>
                <w:lang w:val="en-US"/>
              </w:rPr>
              <w:instrText>ADDIN CSL_CITATION {"citationItems":[{"id":"ITEM-1","itemData":{"ISSN":"2723-2611","abstract":"This study aims to produce a solution to the simplification of attendance activities at PT. Perkebuan Nusantara VI of the Wood Law, to produce attendance applications on the Android platform and equipped with a website (web service) and Client-Server, this attendance application uses PHP programming, to produce attendance applications based on Android and generate attendance applications using a MySQL database. This research method is the Unified Modeling Language or UML, which is a visual modeling method that functions as a means of designing object-oriented systems using certain notations and some architects. This model uses an application that is on the target side (client) after getting a request from the tracker (server) then the client will ask for the coordinates of its position on the GPS (Global Positioning System), which will then be sent to the tracker (server). The results of this study, namely 1. This attendance system was developed using current technology such as Android, which allows the company to get a lot of benefits, because it will make it easier and faster for employees in terms of attendance. This also affects the reports that will be made by HRD, because the data in the system is neatly organized so that making reports will be very easy. In terms of designing an Android-based online attendance system, good methods and ongoing research are needed so that in the future this system can be useful for the company. 2. With this online attendance system, employees can optimize their work very well. Because the attendance system is very easy to access and time can be used efficiently. 3. With the GPS lock method used, employees who want to be absent must actually be in the work unit area.","author":[{"dropping-particle":"","family":"Pratama","given":"Megi","non-dropping-particle":"","parse-names":false,"suffix":""},{"dropping-particle":"","family":"Delianti","given":"Vera Irma","non-dropping-particle":"","parse-names":false,"suffix":""}],"container-title":"INCARE, International Journal of Educational Resources","id":"ITEM-1","issue":"2","issued":{"date-parts":[["2021","8","31"]]},"page":"141-154","title":"RANCANG BANGUN APLIKASI PRESENSI  DENGAN GLOBAL POTITIONING SYSTEM (GPS) BERBASIS ANDROID (Studi Kasus : PT. Perkebunan Nusantara VI Unit Usaha Kayu Aro)","type":"article-journal","volume":"2"},"uris":["http://www.mendeley.com/documents/?uuid=c7767d2e-4229-31c4-b93d-22c5afabc7a3"]}],"mendeley":{"formattedCitation":"[13]","plainTextFormattedCitation":"[13]","previouslyFormattedCitation":"[13]"},"properties":{"noteIndex":0},"schema":"https://github.com/citation-style-language/schema/raw/master/csl-citation.json"}</w:instrText>
            </w:r>
            <w:r w:rsidR="00AD1696">
              <w:rPr>
                <w:lang w:val="en-US"/>
              </w:rPr>
              <w:fldChar w:fldCharType="separate"/>
            </w:r>
            <w:r w:rsidR="00AD1696" w:rsidRPr="00AD1696">
              <w:rPr>
                <w:noProof/>
                <w:lang w:val="en-US"/>
              </w:rPr>
              <w:t>[13]</w:t>
            </w:r>
            <w:r w:rsidR="00AD1696">
              <w:rPr>
                <w:lang w:val="en-US"/>
              </w:rPr>
              <w:fldChar w:fldCharType="end"/>
            </w:r>
          </w:p>
        </w:tc>
      </w:tr>
    </w:tbl>
    <w:p w14:paraId="6226E944" w14:textId="57C2F987" w:rsidR="00606BF6" w:rsidRDefault="00606BF6">
      <w:pPr>
        <w:pStyle w:val="Caption"/>
      </w:pPr>
      <w:r>
        <w:t>Tabel penelitian GPS</w:t>
      </w:r>
    </w:p>
    <w:p w14:paraId="5A7F33E5" w14:textId="512F9506" w:rsidR="00633DB2" w:rsidRDefault="00633DB2" w:rsidP="00606BF6">
      <w:pPr>
        <w:pStyle w:val="Caption"/>
        <w:rPr>
          <w:i w:val="0"/>
          <w:lang w:val="id-ID"/>
        </w:rPr>
      </w:pPr>
    </w:p>
    <w:p w14:paraId="462C1768" w14:textId="77777777" w:rsidR="00633DB2" w:rsidRDefault="00633DB2" w:rsidP="007713B0">
      <w:pPr>
        <w:pStyle w:val="Heading2"/>
        <w:numPr>
          <w:ilvl w:val="0"/>
          <w:numId w:val="22"/>
        </w:numPr>
        <w:spacing w:line="276" w:lineRule="auto"/>
        <w:jc w:val="both"/>
        <w:rPr>
          <w:lang w:val="en-US"/>
        </w:rPr>
      </w:pPr>
      <w:r>
        <w:rPr>
          <w:lang w:val="id-ID"/>
        </w:rPr>
        <w:br w:type="page"/>
      </w:r>
      <w:r>
        <w:rPr>
          <w:lang w:val="en-US"/>
        </w:rPr>
        <w:lastRenderedPageBreak/>
        <w:t xml:space="preserve">Definisi Android </w:t>
      </w:r>
    </w:p>
    <w:p w14:paraId="1612460C" w14:textId="66D5ABD9" w:rsidR="002824E8" w:rsidRDefault="007713B0" w:rsidP="00D256FF">
      <w:pPr>
        <w:pStyle w:val="Subtitle"/>
        <w:spacing w:line="276" w:lineRule="auto"/>
        <w:rPr>
          <w:lang w:val="en-US"/>
        </w:rPr>
      </w:pPr>
      <w:r>
        <w:rPr>
          <w:lang w:val="en-US"/>
        </w:rPr>
        <w:tab/>
      </w:r>
      <w:r w:rsidR="00633DB2">
        <w:rPr>
          <w:lang w:val="en-US"/>
        </w:rPr>
        <w:t>Androd adalah sistem operasi yang dibuat untuk telepon genggam yang bersifat terbuka (</w:t>
      </w:r>
      <w:r w:rsidR="00633DB2">
        <w:rPr>
          <w:i/>
          <w:iCs/>
          <w:lang w:val="en-US"/>
        </w:rPr>
        <w:t>open source</w:t>
      </w:r>
      <w:r w:rsidR="00633DB2">
        <w:rPr>
          <w:lang w:val="en-US"/>
        </w:rPr>
        <w:t>)</w:t>
      </w:r>
      <w:r w:rsidR="00633DB2">
        <w:rPr>
          <w:i/>
          <w:iCs/>
          <w:lang w:val="en-US"/>
        </w:rPr>
        <w:t xml:space="preserve"> </w:t>
      </w:r>
      <w:r w:rsidR="00633DB2">
        <w:rPr>
          <w:lang w:val="en-US"/>
        </w:rPr>
        <w:t xml:space="preserve">serta berbasiskan linux, </w:t>
      </w:r>
      <w:r w:rsidR="00AC48FF">
        <w:rPr>
          <w:lang w:val="en-US"/>
        </w:rPr>
        <w:t xml:space="preserve">android juga memiliki sifat sumber kode terbuka atau </w:t>
      </w:r>
      <w:r w:rsidR="00AC48FF">
        <w:rPr>
          <w:i/>
          <w:iCs/>
          <w:lang w:val="en-US"/>
        </w:rPr>
        <w:t>open source</w:t>
      </w:r>
      <w:r w:rsidR="00AC48FF">
        <w:rPr>
          <w:lang w:val="en-US"/>
        </w:rPr>
        <w:t xml:space="preserve"> yang akan memudahkan para </w:t>
      </w:r>
      <w:r w:rsidR="00AC48FF">
        <w:rPr>
          <w:i/>
          <w:iCs/>
          <w:lang w:val="en-US"/>
        </w:rPr>
        <w:t>developer</w:t>
      </w:r>
      <w:r w:rsidR="00AC48FF">
        <w:rPr>
          <w:lang w:val="en-US"/>
        </w:rPr>
        <w:t xml:space="preserve"> untuk mengembangkan aplikasi di platform android</w:t>
      </w:r>
      <w:r w:rsidR="00CF295F">
        <w:rPr>
          <w:lang w:val="en-US"/>
        </w:rPr>
        <w:fldChar w:fldCharType="begin" w:fldLock="1"/>
      </w:r>
      <w:r w:rsidR="00CC1485">
        <w:rPr>
          <w:lang w:val="en-US"/>
        </w:rPr>
        <w:instrText>ADDIN CSL_CITATION {"citationItems":[{"id":"ITEM-1","itemData":{"DOI":"10.25077/TEKNOSI.V3I1.2017.143-152","ISSN":"2476-8812","abstract":"Aplikasi Berbagi Pesan merupakan sebuah media komunikasi pendidikan  yang membantu STMIK Pringsewu dalam menjalin laju komunikasi di antara berbagai pihak yang terkait didalam proses perkuliahan  di STMIK Pringsewu. Aplikasi Berbagi Pesan ini mempercepat proses komunikasi yang pada awalnya terjadi secara konvensional menjadi lebih modern (berbasis web dan android), sehingga komunikasi yang terjadi lebih mudah tersampaikan kepada mahasiswa dan dosen yang ada dilingkungan stmik pringsewu. Teknologi yang digunakan dalam mengembangkan aplikasi educhat menggunkan  bahasa pemrograman PHP, Javascript, HTML, CSS ,MySql(untuk servis database) yang digabungkan dengan pemrograman Android. Dalam Pengembangan aplikasi ini, mengembangkan system menggunakan tahapan waterfall yang memiliki beberapa langkah serta tahapan-tahapan. Diantaranya Perencanaan, Analisis, Desain, Implemantasi, Testing dan Perawatan dengan konsep Reseach and Development. Dari hasil ujicobakan dengan mahasiswa dan dosen dengan menggunakan sample 100 orang mahasiswa dan Dosen system informasi yang terdiri dari 3 kelas yaitu kelas oracle 2 sebanyak 33 mahasiswa, kelas website 1 sebanyak 35 mahasiswa dan kelas you tube 1  sebanyak 31 mahasiswa. Sedangkan dosen menggunakan sampel 4 Dosen. Dari quisioner yang di sebarkan didapat hasil 80,5 % ( +  26) mahasiswa kelas oracle 2 menyukai, 84.5 % ( +  29 )kelas website 1 menyukai, 82.5% ( +  25) kelas you tube 1  menyukai dan 100 % (4) Dosen menyukai aplikasi yang di kembangkan. Dengan persentasi hasil pengujian maka dapat disimpulkan Aplikasi ini dapat digunakan sebagai sarana pendidikan di STMIK Pringsewu karena cepat, efektif dan efisien","author":[{"dropping-particle":"","family":"Hartati","given":"Sri","non-dropping-particle":"","parse-names":false,"suffix":""},{"dropping-particle":"","family":"Dewi","given":"Novi Ayu Kristiana","non-dropping-particle":"","parse-names":false,"suffix":""},{"dropping-particle":"","family":"Puastuti","given":"Dwi","non-dropping-particle":"","parse-names":false,"suffix":""},{"dropping-particle":"","family":"Muslihudin","given":"Muhamad","non-dropping-particle":"","parse-names":false,"suffix":""},{"dropping-particle":"","family":"Budi","given":"Nofiko Setio","non-dropping-particle":"","parse-names":false,"suffix":""}],"container-title":"Jurnal Nasional Teknologi dan Sistem Informasi","id":"ITEM-1","issue":"1","issued":{"date-parts":[["2017","5","2"]]},"page":"143-152","publisher":"Perpustakaan Universitas Andalas","title":"Sistem Aplikasi EDUCHAT STMIK PRINGSEWU Berbasis ANDROID Sebagai Media Komunikasi dan Informasi","type":"article-journal","volume":"3"},"uris":["http://www.mendeley.com/documents/?uuid=4542186d-b974-3cb8-9eeb-ed191e407f17"]}],"mendeley":{"formattedCitation":"[14]","plainTextFormattedCitation":"[14]","previouslyFormattedCitation":"[14]"},"properties":{"noteIndex":0},"schema":"https://github.com/citation-style-language/schema/raw/master/csl-citation.json"}</w:instrText>
      </w:r>
      <w:r w:rsidR="00CF295F">
        <w:rPr>
          <w:lang w:val="en-US"/>
        </w:rPr>
        <w:fldChar w:fldCharType="separate"/>
      </w:r>
      <w:r w:rsidR="00CF295F" w:rsidRPr="00CF295F">
        <w:rPr>
          <w:noProof/>
          <w:lang w:val="en-US"/>
        </w:rPr>
        <w:t>[14]</w:t>
      </w:r>
      <w:r w:rsidR="00CF295F">
        <w:rPr>
          <w:lang w:val="en-US"/>
        </w:rPr>
        <w:fldChar w:fldCharType="end"/>
      </w:r>
    </w:p>
    <w:p w14:paraId="2915EC19" w14:textId="77777777" w:rsidR="002824E8" w:rsidRDefault="002824E8" w:rsidP="007713B0">
      <w:pPr>
        <w:pStyle w:val="Heading2"/>
        <w:numPr>
          <w:ilvl w:val="0"/>
          <w:numId w:val="22"/>
        </w:numPr>
        <w:spacing w:line="276" w:lineRule="auto"/>
        <w:jc w:val="both"/>
        <w:rPr>
          <w:lang w:val="en-US"/>
        </w:rPr>
      </w:pPr>
      <w:r>
        <w:rPr>
          <w:lang w:val="en-US"/>
        </w:rPr>
        <w:t>Definisi Geocoder</w:t>
      </w:r>
    </w:p>
    <w:p w14:paraId="4DF2715B" w14:textId="14BEBF08" w:rsidR="00464C94" w:rsidRDefault="007713B0" w:rsidP="00D256FF">
      <w:pPr>
        <w:pStyle w:val="Subtitle"/>
        <w:spacing w:line="276" w:lineRule="auto"/>
        <w:rPr>
          <w:i/>
          <w:iCs/>
          <w:lang w:val="en-US"/>
        </w:rPr>
      </w:pPr>
      <w:r>
        <w:rPr>
          <w:lang w:val="en-US"/>
        </w:rPr>
        <w:tab/>
      </w:r>
      <w:r w:rsidR="002824E8">
        <w:rPr>
          <w:lang w:val="en-US"/>
        </w:rPr>
        <w:t xml:space="preserve">Merupakan bagian dari LBS atau </w:t>
      </w:r>
      <w:r w:rsidR="002824E8">
        <w:rPr>
          <w:i/>
          <w:iCs/>
          <w:lang w:val="en-US"/>
        </w:rPr>
        <w:t>location based service</w:t>
      </w:r>
      <w:r w:rsidR="002824E8">
        <w:rPr>
          <w:lang w:val="en-US"/>
        </w:rPr>
        <w:t xml:space="preserve"> yang dapat diakses menggunakan koneksi</w:t>
      </w:r>
      <w:r w:rsidR="001677A5">
        <w:rPr>
          <w:lang w:val="en-US"/>
        </w:rPr>
        <w:t xml:space="preserve"> internet</w:t>
      </w:r>
      <w:r w:rsidR="002824E8">
        <w:rPr>
          <w:lang w:val="en-US"/>
        </w:rPr>
        <w:t xml:space="preserve"> pada perangkat</w:t>
      </w:r>
      <w:r w:rsidR="00B335BE">
        <w:rPr>
          <w:lang w:val="en-US"/>
        </w:rPr>
        <w:t xml:space="preserve"> mobile</w:t>
      </w:r>
      <w:r w:rsidR="002824E8">
        <w:rPr>
          <w:lang w:val="en-US"/>
        </w:rPr>
        <w:t xml:space="preserve">, </w:t>
      </w:r>
      <w:r w:rsidR="004A6546">
        <w:rPr>
          <w:lang w:val="en-US"/>
        </w:rPr>
        <w:t xml:space="preserve">geocoder mendapatkan lokasi user secara </w:t>
      </w:r>
      <w:r w:rsidR="004A6546">
        <w:rPr>
          <w:i/>
          <w:iCs/>
          <w:lang w:val="en-US"/>
        </w:rPr>
        <w:t>rea</w:t>
      </w:r>
      <w:r w:rsidR="004F3C87">
        <w:rPr>
          <w:i/>
          <w:iCs/>
          <w:lang w:val="en-US"/>
        </w:rPr>
        <w:t>l</w:t>
      </w:r>
      <w:r w:rsidR="004A6546">
        <w:rPr>
          <w:i/>
          <w:iCs/>
          <w:lang w:val="en-US"/>
        </w:rPr>
        <w:t>time</w:t>
      </w:r>
      <w:r w:rsidR="004A6546">
        <w:rPr>
          <w:lang w:val="en-US"/>
        </w:rPr>
        <w:t xml:space="preserve"> dengan mengubah letek kordinat latitude dan longitude menjadi sebuah alamat yang dapat dipahami oleh manusia, dengan menggunakan layanan geocoder, posisi user dapat diketahui dan dilakukan tracking lokasi secara </w:t>
      </w:r>
      <w:r w:rsidR="004A6546" w:rsidRPr="004A6546">
        <w:rPr>
          <w:i/>
          <w:iCs/>
          <w:lang w:val="en-US"/>
        </w:rPr>
        <w:t>realtime</w:t>
      </w:r>
      <w:r w:rsidR="00194440">
        <w:rPr>
          <w:i/>
          <w:iCs/>
          <w:lang w:val="en-US"/>
        </w:rPr>
        <w:t>.</w:t>
      </w:r>
      <w:r w:rsidR="00CC1485">
        <w:rPr>
          <w:i/>
          <w:iCs/>
          <w:lang w:val="en-US"/>
        </w:rPr>
        <w:fldChar w:fldCharType="begin" w:fldLock="1"/>
      </w:r>
      <w:r w:rsidR="00977EDF">
        <w:rPr>
          <w:i/>
          <w:iCs/>
          <w:lang w:val="en-US"/>
        </w:rPr>
        <w:instrText>ADDIN CSL_CITATION {"citationItems":[{"id":"ITEM-1","itemData":{"author":[{"dropping-particle":"","family":"Qois","given":"Naviza","non-dropping-particle":"","parse-names":false,"suffix":""},{"dropping-particle":"","family":"Jumaryadi","given":"Yuwan","non-dropping-particle":"","parse-names":false,"suffix":""}],"id":"ITEM-1","issued":{"date-parts":[["2021"]]},"page":"550-561","title":"Implementasi Location Based Service pada Sistem Informasi Kehadiran Pegawai Berbasis Android","type":"article-journal","volume":"10"},"uris":["http://www.mendeley.com/documents/?uuid=38f9ef7f-0e86-4573-a461-942a327fe055"]}],"mendeley":{"formattedCitation":"[2]","plainTextFormattedCitation":"[2]","previouslyFormattedCitation":"[2]"},"properties":{"noteIndex":0},"schema":"https://github.com/citation-style-language/schema/raw/master/csl-citation.json"}</w:instrText>
      </w:r>
      <w:r w:rsidR="00CC1485">
        <w:rPr>
          <w:i/>
          <w:iCs/>
          <w:lang w:val="en-US"/>
        </w:rPr>
        <w:fldChar w:fldCharType="separate"/>
      </w:r>
      <w:r w:rsidR="00CC1485" w:rsidRPr="00CC1485">
        <w:rPr>
          <w:iCs/>
          <w:noProof/>
          <w:lang w:val="en-US"/>
        </w:rPr>
        <w:t>[2]</w:t>
      </w:r>
      <w:r w:rsidR="00CC1485">
        <w:rPr>
          <w:i/>
          <w:iCs/>
          <w:lang w:val="en-US"/>
        </w:rPr>
        <w:fldChar w:fldCharType="end"/>
      </w:r>
    </w:p>
    <w:p w14:paraId="7B8D942F" w14:textId="695F363B" w:rsidR="001B42A7" w:rsidRDefault="003B5FF2" w:rsidP="007713B0">
      <w:pPr>
        <w:pStyle w:val="Heading2"/>
        <w:numPr>
          <w:ilvl w:val="0"/>
          <w:numId w:val="22"/>
        </w:numPr>
        <w:jc w:val="both"/>
        <w:rPr>
          <w:lang w:val="en-US"/>
        </w:rPr>
      </w:pPr>
      <w:r>
        <w:rPr>
          <w:lang w:val="en-US"/>
        </w:rPr>
        <w:t xml:space="preserve">Algoritma </w:t>
      </w:r>
      <w:r w:rsidR="001B42A7">
        <w:rPr>
          <w:lang w:val="en-US"/>
        </w:rPr>
        <w:t xml:space="preserve">Haversine </w:t>
      </w:r>
    </w:p>
    <w:p w14:paraId="0BA9A789" w14:textId="42CE06C6" w:rsidR="001B42A7" w:rsidRPr="001B42A7" w:rsidRDefault="00F34AF9" w:rsidP="002B16FF">
      <w:pPr>
        <w:pStyle w:val="Subtitle"/>
        <w:spacing w:line="276" w:lineRule="auto"/>
        <w:rPr>
          <w:lang w:val="en-US"/>
        </w:rPr>
      </w:pPr>
      <w:r>
        <w:rPr>
          <w:noProof/>
          <w:lang w:val="en-US"/>
        </w:rPr>
        <w:drawing>
          <wp:anchor distT="0" distB="0" distL="114300" distR="114300" simplePos="0" relativeHeight="251656192" behindDoc="1" locked="0" layoutInCell="1" allowOverlap="1" wp14:anchorId="0B84559F" wp14:editId="688F8AA2">
            <wp:simplePos x="0" y="0"/>
            <wp:positionH relativeFrom="column">
              <wp:posOffset>838200</wp:posOffset>
            </wp:positionH>
            <wp:positionV relativeFrom="paragraph">
              <wp:posOffset>603885</wp:posOffset>
            </wp:positionV>
            <wp:extent cx="3331845" cy="1655445"/>
            <wp:effectExtent l="0" t="0" r="1905" b="1905"/>
            <wp:wrapTight wrapText="bothSides">
              <wp:wrapPolygon edited="0">
                <wp:start x="0" y="0"/>
                <wp:lineTo x="0" y="21376"/>
                <wp:lineTo x="21489" y="21376"/>
                <wp:lineTo x="21489" y="0"/>
                <wp:lineTo x="0" y="0"/>
              </wp:wrapPolygon>
            </wp:wrapTight>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9">
                      <a:extLst>
                        <a:ext uri="{28A0092B-C50C-407E-A947-70E740481C1C}">
                          <a14:useLocalDpi xmlns:a14="http://schemas.microsoft.com/office/drawing/2010/main" val="0"/>
                        </a:ext>
                      </a:extLst>
                    </a:blip>
                    <a:stretch>
                      <a:fillRect/>
                    </a:stretch>
                  </pic:blipFill>
                  <pic:spPr>
                    <a:xfrm>
                      <a:off x="0" y="0"/>
                      <a:ext cx="3331845" cy="1655445"/>
                    </a:xfrm>
                    <a:prstGeom prst="rect">
                      <a:avLst/>
                    </a:prstGeom>
                  </pic:spPr>
                </pic:pic>
              </a:graphicData>
            </a:graphic>
            <wp14:sizeRelH relativeFrom="margin">
              <wp14:pctWidth>0</wp14:pctWidth>
            </wp14:sizeRelH>
            <wp14:sizeRelV relativeFrom="margin">
              <wp14:pctHeight>0</wp14:pctHeight>
            </wp14:sizeRelV>
          </wp:anchor>
        </w:drawing>
      </w:r>
      <w:r w:rsidR="007713B0">
        <w:rPr>
          <w:lang w:val="en-US"/>
        </w:rPr>
        <w:tab/>
      </w:r>
      <w:r w:rsidR="001B42A7">
        <w:rPr>
          <w:lang w:val="en-US"/>
        </w:rPr>
        <w:t>Haversine adalah metode pengukuran jarak antara dua titik di bumi</w:t>
      </w:r>
      <w:r w:rsidR="001B42A7">
        <w:rPr>
          <w:lang w:val="en-US"/>
        </w:rPr>
        <w:tab/>
        <w:t xml:space="preserve"> berdasarkan panjang garis lurus dengan menghilangkan faktor bentuk bumi yang agak lonjong</w:t>
      </w:r>
      <w:r w:rsidR="003B5FF2">
        <w:rPr>
          <w:lang w:val="en-US"/>
        </w:rPr>
        <w:t>(</w:t>
      </w:r>
      <w:r w:rsidR="003B5FF2" w:rsidRPr="003B5FF2">
        <w:rPr>
          <w:i/>
          <w:iCs/>
          <w:lang w:val="en-US"/>
        </w:rPr>
        <w:t>Elipsoidal Factor</w:t>
      </w:r>
      <w:r w:rsidR="003B5FF2">
        <w:rPr>
          <w:lang w:val="en-US"/>
        </w:rPr>
        <w:t>)</w:t>
      </w:r>
      <w:r w:rsidR="00977EDF">
        <w:rPr>
          <w:lang w:val="en-US"/>
        </w:rPr>
        <w:fldChar w:fldCharType="begin" w:fldLock="1"/>
      </w:r>
      <w:r w:rsidR="00977EDF">
        <w:rPr>
          <w:lang w:val="en-US"/>
        </w:rPr>
        <w:instrText>ADDIN CSL_CITATION {"citationItems":[{"id":"ITEM-1","itemData":{"DOI":"10.32736/SISFOKOM.V10I3.1292","ISSN":"2581-0588","abstract":"Sistem presensi selalu menjadi masalah baik bagi dosen maupun mahasiswa. Sistem presensi manual menggunakan lembaran yang kemudian ditandatangani oleh mahasiswa. Lembaran tersebut direkap oleh dosen setiap akhir semester yang membuat waktu dosen untuk menyiapkan materi berikutnya terbuang sia-sia. Pentingnya perubahan dan penyerderhanaan sistem presensi dapat membantu dosen juga mahasiswa dalam hal peringatan mengenai jumlah presensi. Aplikasi sistem presensi dikembangkan dengan metode prototype yang menerapkan JSON Web Token, fingerprint, dan QR Code sebagai keamanan dan keaslian data serta algoritma haversine untuk perhitungan jarak mahasiswa dengan universitas. Sistem presensi dapat diakses oleh dosen melalui website dan mahasiswa melalui mobile yang dihubungkan dengan penerapan web service berbasis REST API. Pengujian dari sistem presensi menggunakan metode black box dengan hasil hampir sesuai dengan yang diharapkan. Hasil dari penelitian ini adalah dengan diciptakannya aplikasi presensi selanjutnya dapat mempermudah dosen maupun mahasiswa dalam hal proses. Hasil dari penelitian ini juga dapat menjadi acuan untuk peneliti berikutnya mengembangkan sistem presensi.","author":[{"dropping-particle":"","family":"Madhiyono","given":"Madhiyono","non-dropping-particle":"","parse-names":false,"suffix":""},{"dropping-particle":"","family":"Kosasi","given":"Sandy","non-dropping-particle":"","parse-names":false,"suffix":""},{"dropping-particle":"","family":"David","given":"David","non-dropping-particle":"","parse-names":false,"suffix":""}],"container-title":"Jurnal Sisfokom (Sistem Informasi dan Komputer)","id":"ITEM-1","issue":"3","issued":{"date-parts":[["2021","11","29"]]},"page":"328-333","title":"Implementasi JWT, Fingerprint dan Algoritma Haversine Dalam Aplikasi Presensi Mahasiswa","type":"article-journal","volume":"10"},"uris":["http://www.mendeley.com/documents/?uuid=5cc3adae-a2c5-3343-8b3e-9b88d4bd61f6"]}],"mendeley":{"formattedCitation":"[9]","plainTextFormattedCitation":"[9]","previouslyFormattedCitation":"[9]"},"properties":{"noteIndex":0},"schema":"https://github.com/citation-style-language/schema/raw/master/csl-citation.json"}</w:instrText>
      </w:r>
      <w:r w:rsidR="00977EDF">
        <w:rPr>
          <w:lang w:val="en-US"/>
        </w:rPr>
        <w:fldChar w:fldCharType="separate"/>
      </w:r>
      <w:r w:rsidR="00977EDF" w:rsidRPr="00977EDF">
        <w:rPr>
          <w:noProof/>
          <w:lang w:val="en-US"/>
        </w:rPr>
        <w:t>[9]</w:t>
      </w:r>
      <w:r w:rsidR="00977EDF">
        <w:rPr>
          <w:lang w:val="en-US"/>
        </w:rPr>
        <w:fldChar w:fldCharType="end"/>
      </w:r>
      <w:r w:rsidR="00977EDF">
        <w:rPr>
          <w:lang w:val="en-US"/>
        </w:rPr>
        <w:fldChar w:fldCharType="begin" w:fldLock="1"/>
      </w:r>
      <w:r w:rsidR="007D6690">
        <w:rPr>
          <w:lang w:val="en-US"/>
        </w:rPr>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10]","plainTextFormattedCitation":"[10]","previouslyFormattedCitation":"[10]"},"properties":{"noteIndex":0},"schema":"https://github.com/citation-style-language/schema/raw/master/csl-citation.json"}</w:instrText>
      </w:r>
      <w:r w:rsidR="00977EDF">
        <w:rPr>
          <w:lang w:val="en-US"/>
        </w:rPr>
        <w:fldChar w:fldCharType="separate"/>
      </w:r>
      <w:r w:rsidR="00977EDF" w:rsidRPr="00977EDF">
        <w:rPr>
          <w:noProof/>
          <w:lang w:val="en-US"/>
        </w:rPr>
        <w:t>[10]</w:t>
      </w:r>
      <w:r w:rsidR="00977EDF">
        <w:rPr>
          <w:lang w:val="en-US"/>
        </w:rPr>
        <w:fldChar w:fldCharType="end"/>
      </w:r>
    </w:p>
    <w:p w14:paraId="002D6D89" w14:textId="32C201A6" w:rsidR="0064338A" w:rsidRDefault="0064338A" w:rsidP="00D256FF">
      <w:pPr>
        <w:pStyle w:val="Subtitle"/>
        <w:spacing w:line="276" w:lineRule="auto"/>
        <w:rPr>
          <w:lang w:val="id-ID"/>
        </w:rPr>
      </w:pPr>
    </w:p>
    <w:p w14:paraId="64A9AB16" w14:textId="77777777" w:rsidR="0064338A" w:rsidRDefault="0064338A" w:rsidP="00D256FF">
      <w:pPr>
        <w:pStyle w:val="Subtitle"/>
        <w:spacing w:line="276" w:lineRule="auto"/>
        <w:rPr>
          <w:lang w:val="id-ID"/>
        </w:rPr>
      </w:pPr>
    </w:p>
    <w:p w14:paraId="37B388E7" w14:textId="77777777" w:rsidR="0064338A" w:rsidRDefault="0064338A" w:rsidP="00D256FF">
      <w:pPr>
        <w:pStyle w:val="Subtitle"/>
        <w:spacing w:line="276" w:lineRule="auto"/>
        <w:rPr>
          <w:lang w:val="id-ID"/>
        </w:rPr>
      </w:pPr>
    </w:p>
    <w:p w14:paraId="47B4B889" w14:textId="77777777" w:rsidR="0064338A" w:rsidRDefault="0064338A" w:rsidP="00D256FF">
      <w:pPr>
        <w:pStyle w:val="Subtitle"/>
        <w:spacing w:line="276" w:lineRule="auto"/>
        <w:rPr>
          <w:lang w:val="id-ID"/>
        </w:rPr>
      </w:pPr>
    </w:p>
    <w:p w14:paraId="5CBF389E" w14:textId="74A61FE3" w:rsidR="00F34AF9" w:rsidRDefault="00F34AF9" w:rsidP="00D256FF">
      <w:pPr>
        <w:pStyle w:val="Subtitle"/>
        <w:spacing w:line="276" w:lineRule="auto"/>
        <w:rPr>
          <w:lang w:val="id-ID"/>
        </w:rPr>
      </w:pPr>
    </w:p>
    <w:p w14:paraId="6D1FA4BF" w14:textId="2E603F87" w:rsidR="0064338A" w:rsidRDefault="00F34AF9" w:rsidP="00D256FF">
      <w:pPr>
        <w:pStyle w:val="Subtitle"/>
        <w:spacing w:line="276" w:lineRule="auto"/>
        <w:rPr>
          <w:lang w:val="id-ID"/>
        </w:rPr>
      </w:pPr>
      <w:r>
        <w:rPr>
          <w:noProof/>
        </w:rPr>
        <mc:AlternateContent>
          <mc:Choice Requires="wps">
            <w:drawing>
              <wp:anchor distT="0" distB="0" distL="114300" distR="114300" simplePos="0" relativeHeight="251657216" behindDoc="0" locked="0" layoutInCell="1" allowOverlap="1" wp14:anchorId="0A7A2D77" wp14:editId="65C66109">
                <wp:simplePos x="0" y="0"/>
                <wp:positionH relativeFrom="column">
                  <wp:posOffset>575252</wp:posOffset>
                </wp:positionH>
                <wp:positionV relativeFrom="paragraph">
                  <wp:posOffset>189634</wp:posOffset>
                </wp:positionV>
                <wp:extent cx="4114800" cy="635"/>
                <wp:effectExtent l="0" t="0" r="0" b="0"/>
                <wp:wrapSquare wrapText="bothSides"/>
                <wp:docPr id="3" name="Text Box 3"/>
                <wp:cNvGraphicFramePr/>
                <a:graphic xmlns:a="http://schemas.openxmlformats.org/drawingml/2006/main">
                  <a:graphicData uri="http://schemas.microsoft.com/office/word/2010/wordprocessingShape">
                    <wps:wsp>
                      <wps:cNvSpPr txBox="1"/>
                      <wps:spPr>
                        <a:xfrm>
                          <a:off x="0" y="0"/>
                          <a:ext cx="4114800" cy="635"/>
                        </a:xfrm>
                        <a:prstGeom prst="rect">
                          <a:avLst/>
                        </a:prstGeom>
                        <a:solidFill>
                          <a:prstClr val="white"/>
                        </a:solidFill>
                        <a:ln>
                          <a:noFill/>
                        </a:ln>
                      </wps:spPr>
                      <wps:txbx>
                        <w:txbxContent>
                          <w:p w14:paraId="08B59A6E" w14:textId="0427926A" w:rsidR="002A1324" w:rsidRPr="00A93519" w:rsidRDefault="002A1324" w:rsidP="002A1324">
                            <w:pPr>
                              <w:pStyle w:val="Caption"/>
                              <w:jc w:val="center"/>
                              <w:rPr>
                                <w:rFonts w:ascii="Times New Roman" w:hAnsi="Times New Roman" w:cs="Times New Roman"/>
                                <w:noProof/>
                                <w:color w:val="000000" w:themeColor="text1"/>
                                <w:spacing w:val="15"/>
                                <w:sz w:val="24"/>
                                <w:lang w:val="en-US"/>
                              </w:rPr>
                            </w:pPr>
                            <w:r w:rsidRPr="00A93519">
                              <w:rPr>
                                <w:rFonts w:ascii="Times New Roman" w:hAnsi="Times New Roman" w:cs="Times New Roman"/>
                              </w:rPr>
                              <w:t xml:space="preserve">gambar </w:t>
                            </w:r>
                            <w:r w:rsidR="005603AE" w:rsidRPr="00A93519">
                              <w:rPr>
                                <w:rFonts w:ascii="Times New Roman" w:hAnsi="Times New Roman" w:cs="Times New Roman"/>
                              </w:rPr>
                              <w:fldChar w:fldCharType="begin"/>
                            </w:r>
                            <w:r w:rsidR="005603AE" w:rsidRPr="00A93519">
                              <w:rPr>
                                <w:rFonts w:ascii="Times New Roman" w:hAnsi="Times New Roman" w:cs="Times New Roman"/>
                              </w:rPr>
                              <w:instrText xml:space="preserve"> SEQ gambar \* ARABIC </w:instrText>
                            </w:r>
                            <w:r w:rsidR="005603AE" w:rsidRPr="00A93519">
                              <w:rPr>
                                <w:rFonts w:ascii="Times New Roman" w:hAnsi="Times New Roman" w:cs="Times New Roman"/>
                              </w:rPr>
                              <w:fldChar w:fldCharType="separate"/>
                            </w:r>
                            <w:r w:rsidR="00BF06A3" w:rsidRPr="00A93519">
                              <w:rPr>
                                <w:rFonts w:ascii="Times New Roman" w:hAnsi="Times New Roman" w:cs="Times New Roman"/>
                                <w:noProof/>
                              </w:rPr>
                              <w:t>1</w:t>
                            </w:r>
                            <w:r w:rsidR="005603AE" w:rsidRPr="00A93519">
                              <w:rPr>
                                <w:rFonts w:ascii="Times New Roman" w:hAnsi="Times New Roman" w:cs="Times New Roman"/>
                                <w:noProof/>
                              </w:rPr>
                              <w:fldChar w:fldCharType="end"/>
                            </w:r>
                            <w:r w:rsidRPr="00A93519">
                              <w:rPr>
                                <w:rFonts w:ascii="Times New Roman" w:hAnsi="Times New Roman" w:cs="Times New Roman"/>
                              </w:rPr>
                              <w:t xml:space="preserve"> Hukum haversin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0A7A2D77" id="_x0000_t202" coordsize="21600,21600" o:spt="202" path="m,l,21600r21600,l21600,xe">
                <v:stroke joinstyle="miter"/>
                <v:path gradientshapeok="t" o:connecttype="rect"/>
              </v:shapetype>
              <v:shape id="Text Box 3" o:spid="_x0000_s1026" type="#_x0000_t202" style="position:absolute;left:0;text-align:left;margin-left:45.3pt;margin-top:14.95pt;width:324pt;height:.05pt;z-index:2516572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" stroked="f">
                <v:textbox style="mso-fit-shape-to-text:t" inset="0,0,0,0">
                  <w:txbxContent>
                    <w:p w14:paraId="08B59A6E" w14:textId="0427926A" w:rsidR="002A1324" w:rsidRPr="00A93519" w:rsidRDefault="002A1324" w:rsidP="002A1324">
                      <w:pPr>
                        <w:pStyle w:val="Caption"/>
                        <w:jc w:val="center"/>
                        <w:rPr>
                          <w:rFonts w:ascii="Times New Roman" w:hAnsi="Times New Roman" w:cs="Times New Roman"/>
                          <w:noProof/>
                          <w:color w:val="000000" w:themeColor="text1"/>
                          <w:spacing w:val="15"/>
                          <w:sz w:val="24"/>
                          <w:lang w:val="en-US"/>
                        </w:rPr>
                      </w:pPr>
                      <w:r w:rsidRPr="00A93519">
                        <w:rPr>
                          <w:rFonts w:ascii="Times New Roman" w:hAnsi="Times New Roman" w:cs="Times New Roman"/>
                        </w:rPr>
                        <w:t xml:space="preserve">gambar </w:t>
                      </w:r>
                      <w:r w:rsidR="005603AE" w:rsidRPr="00A93519">
                        <w:rPr>
                          <w:rFonts w:ascii="Times New Roman" w:hAnsi="Times New Roman" w:cs="Times New Roman"/>
                        </w:rPr>
                        <w:fldChar w:fldCharType="begin"/>
                      </w:r>
                      <w:r w:rsidR="005603AE" w:rsidRPr="00A93519">
                        <w:rPr>
                          <w:rFonts w:ascii="Times New Roman" w:hAnsi="Times New Roman" w:cs="Times New Roman"/>
                        </w:rPr>
                        <w:instrText xml:space="preserve"> SEQ gambar \* ARABIC </w:instrText>
                      </w:r>
                      <w:r w:rsidR="005603AE" w:rsidRPr="00A93519">
                        <w:rPr>
                          <w:rFonts w:ascii="Times New Roman" w:hAnsi="Times New Roman" w:cs="Times New Roman"/>
                        </w:rPr>
                        <w:fldChar w:fldCharType="separate"/>
                      </w:r>
                      <w:r w:rsidR="00BF06A3" w:rsidRPr="00A93519">
                        <w:rPr>
                          <w:rFonts w:ascii="Times New Roman" w:hAnsi="Times New Roman" w:cs="Times New Roman"/>
                          <w:noProof/>
                        </w:rPr>
                        <w:t>1</w:t>
                      </w:r>
                      <w:r w:rsidR="005603AE" w:rsidRPr="00A93519">
                        <w:rPr>
                          <w:rFonts w:ascii="Times New Roman" w:hAnsi="Times New Roman" w:cs="Times New Roman"/>
                          <w:noProof/>
                        </w:rPr>
                        <w:fldChar w:fldCharType="end"/>
                      </w:r>
                      <w:r w:rsidRPr="00A93519">
                        <w:rPr>
                          <w:rFonts w:ascii="Times New Roman" w:hAnsi="Times New Roman" w:cs="Times New Roman"/>
                        </w:rPr>
                        <w:t xml:space="preserve"> Hukum haversine</w:t>
                      </w:r>
                    </w:p>
                  </w:txbxContent>
                </v:textbox>
                <w10:wrap type="square"/>
              </v:shape>
            </w:pict>
          </mc:Fallback>
        </mc:AlternateContent>
      </w:r>
    </w:p>
    <w:p w14:paraId="18326692" w14:textId="77777777" w:rsidR="00F711CB" w:rsidRDefault="0064338A" w:rsidP="00C22113">
      <w:pPr>
        <w:pStyle w:val="Subtitle"/>
        <w:spacing w:line="276" w:lineRule="auto"/>
        <w:rPr>
          <w:lang w:val="en-US"/>
        </w:rPr>
      </w:pPr>
      <w:r>
        <w:rPr>
          <w:lang w:val="en-US"/>
        </w:rPr>
        <w:t>Rumus haversine adalah sebagai berikut:</w:t>
      </w:r>
    </w:p>
    <w:p w14:paraId="4A3A2E65" w14:textId="0537FA8C" w:rsidR="00D06AC6" w:rsidRPr="00D06AC6" w:rsidRDefault="00F711CB" w:rsidP="00C22113">
      <w:pPr>
        <w:pStyle w:val="Subtitle"/>
        <w:rPr>
          <w:lang w:val="id-ID"/>
        </w:rPr>
      </w:pPr>
      <m:oMathPara>
        <m:oMathParaPr>
          <m:jc m:val="left"/>
        </m:oMathParaPr>
        <m:oMath>
          <m:r>
            <w:rPr>
              <w:rFonts w:ascii="Cambria Math" w:hAnsi="Cambria Math"/>
              <w:lang w:val="id-ID"/>
            </w:rPr>
            <m:t>Δlong</m:t>
          </m:r>
          <m:r>
            <m:rPr>
              <m:sty m:val="p"/>
            </m:rPr>
            <w:rPr>
              <w:rFonts w:ascii="Cambria Math" w:hAnsi="Cambria Math"/>
              <w:lang w:val="id-ID"/>
            </w:rPr>
            <m:t>=</m:t>
          </m:r>
          <m:d>
            <m:dPr>
              <m:ctrlPr>
                <w:rPr>
                  <w:rFonts w:ascii="Cambria Math" w:hAnsi="Cambria Math"/>
                  <w:lang w:val="id-ID"/>
                </w:rPr>
              </m:ctrlPr>
            </m:dPr>
            <m:e>
              <m:r>
                <w:rPr>
                  <w:rFonts w:ascii="Cambria Math" w:hAnsi="Cambria Math"/>
                  <w:lang w:val="id-ID"/>
                </w:rPr>
                <m:t>long</m:t>
              </m:r>
              <m:r>
                <m:rPr>
                  <m:sty m:val="p"/>
                </m:rPr>
                <w:rPr>
                  <w:rFonts w:ascii="Cambria Math" w:hAnsi="Cambria Math"/>
                  <w:lang w:val="id-ID"/>
                </w:rPr>
                <m:t>2+</m:t>
              </m:r>
              <m:r>
                <w:rPr>
                  <w:rFonts w:ascii="Cambria Math" w:hAnsi="Cambria Math"/>
                  <w:lang w:val="id-ID"/>
                </w:rPr>
                <m:t>long</m:t>
              </m:r>
              <m:r>
                <m:rPr>
                  <m:sty m:val="p"/>
                </m:rPr>
                <w:rPr>
                  <w:rFonts w:ascii="Cambria Math" w:hAnsi="Cambria Math"/>
                  <w:lang w:val="id-ID"/>
                </w:rPr>
                <m:t>1</m:t>
              </m:r>
            </m:e>
          </m:d>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cos</m:t>
              </m:r>
            </m:fName>
            <m:e>
              <m:d>
                <m:dPr>
                  <m:ctrlPr>
                    <w:rPr>
                      <w:rFonts w:ascii="Cambria Math" w:hAnsi="Cambria Math"/>
                      <w:lang w:val="id-ID"/>
                    </w:rPr>
                  </m:ctrlPr>
                </m:dPr>
                <m:e>
                  <m:f>
                    <m:fPr>
                      <m:ctrlPr>
                        <w:rPr>
                          <w:rFonts w:ascii="Cambria Math" w:hAnsi="Cambria Math"/>
                          <w:lang w:val="id-ID"/>
                        </w:rPr>
                      </m:ctrlPr>
                    </m:fPr>
                    <m:num>
                      <m:r>
                        <w:rPr>
                          <w:rFonts w:ascii="Cambria Math" w:hAnsi="Cambria Math"/>
                          <w:lang w:val="id-ID"/>
                        </w:rPr>
                        <m:t xml:space="preserve"> lat</m:t>
                      </m:r>
                      <m:r>
                        <m:rPr>
                          <m:sty m:val="p"/>
                        </m:rPr>
                        <w:rPr>
                          <w:rFonts w:ascii="Cambria Math" w:hAnsi="Cambria Math"/>
                          <w:lang w:val="id-ID"/>
                        </w:rPr>
                        <m:t>1+</m:t>
                      </m:r>
                      <m:r>
                        <w:rPr>
                          <w:rFonts w:ascii="Cambria Math" w:hAnsi="Cambria Math"/>
                          <w:lang w:val="id-ID"/>
                        </w:rPr>
                        <m:t>lat</m:t>
                      </m:r>
                      <m:r>
                        <m:rPr>
                          <m:sty m:val="p"/>
                        </m:rPr>
                        <w:rPr>
                          <w:rFonts w:ascii="Cambria Math" w:hAnsi="Cambria Math"/>
                          <w:lang w:val="id-ID"/>
                        </w:rPr>
                        <m:t xml:space="preserve">2 </m:t>
                      </m:r>
                    </m:num>
                    <m:den>
                      <m:r>
                        <m:rPr>
                          <m:sty m:val="p"/>
                        </m:rPr>
                        <w:rPr>
                          <w:rFonts w:ascii="Cambria Math" w:hAnsi="Cambria Math"/>
                          <w:lang w:val="id-ID"/>
                        </w:rPr>
                        <m:t>2</m:t>
                      </m:r>
                    </m:den>
                  </m:f>
                </m:e>
              </m:d>
            </m:e>
          </m:func>
          <m:r>
            <m:rPr>
              <m:sty m:val="p"/>
            </m:rPr>
            <w:rPr>
              <w:rFonts w:ascii="Cambria Math" w:hAnsi="Cambria Math"/>
              <w:lang w:val="id-ID"/>
            </w:rPr>
            <m:t>=</m:t>
          </m:r>
          <m:r>
            <w:rPr>
              <w:rFonts w:ascii="Cambria Math" w:hAnsi="Cambria Math"/>
              <w:lang w:val="id-ID"/>
            </w:rPr>
            <m:t>cosα</m:t>
          </m:r>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cos</m:t>
              </m:r>
            </m:fName>
            <m:e>
              <m:r>
                <w:rPr>
                  <w:rFonts w:ascii="Cambria Math" w:hAnsi="Cambria Math"/>
                  <w:lang w:val="id-ID"/>
                </w:rPr>
                <m:t>b</m:t>
              </m:r>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sin</m:t>
                  </m:r>
                </m:fName>
                <m:e>
                  <m:r>
                    <w:rPr>
                      <w:rFonts w:ascii="Cambria Math" w:hAnsi="Cambria Math"/>
                      <w:lang w:val="id-ID"/>
                    </w:rPr>
                    <m:t>a</m:t>
                  </m:r>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sin</m:t>
                      </m:r>
                    </m:fName>
                    <m:e>
                      <m:r>
                        <w:rPr>
                          <w:rFonts w:ascii="Cambria Math" w:hAnsi="Cambria Math"/>
                          <w:lang w:val="id-ID"/>
                        </w:rPr>
                        <m:t>b</m:t>
                      </m:r>
                    </m:e>
                  </m:func>
                </m:e>
              </m:func>
            </m:e>
          </m:func>
        </m:oMath>
      </m:oMathPara>
    </w:p>
    <w:p w14:paraId="55D02591" w14:textId="5C5507BB" w:rsidR="00D06AC6" w:rsidRPr="00420BA0" w:rsidRDefault="00D06AC6" w:rsidP="00C22113">
      <w:pPr>
        <w:pStyle w:val="Subtitle"/>
        <w:rPr>
          <w:lang w:val="id-ID"/>
        </w:rPr>
      </w:pPr>
      <m:oMathPara>
        <m:oMathParaPr>
          <m:jc m:val="left"/>
        </m:oMathParaPr>
        <m:oMath>
          <m:r>
            <w:rPr>
              <w:rFonts w:ascii="Cambria Math" w:hAnsi="Cambria Math"/>
              <w:lang w:val="id-ID"/>
            </w:rPr>
            <m:t>Δlat</m:t>
          </m:r>
          <m:r>
            <m:rPr>
              <m:sty m:val="p"/>
            </m:rPr>
            <w:rPr>
              <w:rFonts w:ascii="Cambria Math" w:hAnsi="Cambria Math"/>
              <w:lang w:val="id-ID"/>
            </w:rPr>
            <m:t>=(</m:t>
          </m:r>
          <m:r>
            <w:rPr>
              <w:rFonts w:ascii="Cambria Math" w:hAnsi="Cambria Math"/>
              <w:lang w:val="id-ID"/>
            </w:rPr>
            <m:t>lat</m:t>
          </m:r>
          <m:r>
            <m:rPr>
              <m:sty m:val="p"/>
            </m:rPr>
            <w:rPr>
              <w:rFonts w:ascii="Cambria Math" w:hAnsi="Cambria Math"/>
              <w:lang w:val="id-ID"/>
            </w:rPr>
            <m:t>2-</m:t>
          </m:r>
          <m:r>
            <w:rPr>
              <w:rFonts w:ascii="Cambria Math" w:hAnsi="Cambria Math"/>
              <w:lang w:val="id-ID"/>
            </w:rPr>
            <m:t>lat</m:t>
          </m:r>
          <m:r>
            <m:rPr>
              <m:sty m:val="p"/>
            </m:rPr>
            <w:rPr>
              <w:rFonts w:ascii="Cambria Math" w:hAnsi="Cambria Math"/>
              <w:lang w:val="id-ID"/>
            </w:rPr>
            <m:t>1)</m:t>
          </m:r>
        </m:oMath>
      </m:oMathPara>
    </w:p>
    <w:p w14:paraId="45168226" w14:textId="6C225385" w:rsidR="00420BA0" w:rsidRPr="00420BA0" w:rsidRDefault="00420BA0" w:rsidP="00C22113">
      <w:pPr>
        <w:pStyle w:val="Subtitle"/>
        <w:rPr>
          <w:lang w:val="id-ID"/>
        </w:rPr>
      </w:pPr>
      <m:oMathPara>
        <m:oMathParaPr>
          <m:jc m:val="left"/>
        </m:oMathParaPr>
        <m:oMath>
          <m:r>
            <w:rPr>
              <w:rFonts w:ascii="Cambria Math" w:hAnsi="Cambria Math"/>
              <w:lang w:val="id-ID"/>
            </w:rPr>
            <m:t>a</m:t>
          </m:r>
          <m:r>
            <m:rPr>
              <m:sty m:val="p"/>
            </m:rPr>
            <w:rPr>
              <w:rFonts w:ascii="Cambria Math" w:hAnsi="Cambria Math"/>
              <w:lang w:val="id-ID"/>
            </w:rPr>
            <m:t>=</m:t>
          </m:r>
          <m:r>
            <w:rPr>
              <w:rFonts w:ascii="Cambria Math" w:hAnsi="Cambria Math"/>
              <w:lang w:val="id-ID"/>
            </w:rPr>
            <m:t>sin</m:t>
          </m:r>
          <m:r>
            <m:rPr>
              <m:sty m:val="p"/>
            </m:rPr>
            <w:rPr>
              <w:rFonts w:ascii="Cambria Math" w:hAnsi="Cambria Math"/>
              <w:lang w:val="id-ID"/>
            </w:rPr>
            <m:t>2</m:t>
          </m:r>
          <m:d>
            <m:dPr>
              <m:ctrlPr>
                <w:rPr>
                  <w:rFonts w:ascii="Cambria Math" w:hAnsi="Cambria Math"/>
                  <w:lang w:val="id-ID"/>
                </w:rPr>
              </m:ctrlPr>
            </m:dPr>
            <m:e>
              <m:f>
                <m:fPr>
                  <m:ctrlPr>
                    <w:rPr>
                      <w:rFonts w:ascii="Cambria Math" w:hAnsi="Cambria Math"/>
                      <w:lang w:val="id-ID"/>
                    </w:rPr>
                  </m:ctrlPr>
                </m:fPr>
                <m:num>
                  <m:r>
                    <w:rPr>
                      <w:rFonts w:ascii="Cambria Math" w:hAnsi="Cambria Math"/>
                      <w:lang w:val="id-ID"/>
                    </w:rPr>
                    <m:t xml:space="preserve"> Δlat </m:t>
                  </m:r>
                </m:num>
                <m:den>
                  <m:r>
                    <m:rPr>
                      <m:sty m:val="p"/>
                    </m:rPr>
                    <w:rPr>
                      <w:rFonts w:ascii="Cambria Math" w:hAnsi="Cambria Math"/>
                      <w:lang w:val="id-ID"/>
                    </w:rPr>
                    <m:t>2</m:t>
                  </m:r>
                </m:den>
              </m:f>
            </m:e>
          </m:d>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cos</m:t>
              </m:r>
            </m:fName>
            <m:e>
              <m:d>
                <m:dPr>
                  <m:ctrlPr>
                    <w:rPr>
                      <w:rFonts w:ascii="Cambria Math" w:hAnsi="Cambria Math"/>
                      <w:lang w:val="id-ID"/>
                    </w:rPr>
                  </m:ctrlPr>
                </m:dPr>
                <m:e>
                  <m:r>
                    <w:rPr>
                      <w:rFonts w:ascii="Cambria Math" w:hAnsi="Cambria Math"/>
                      <w:lang w:val="id-ID"/>
                    </w:rPr>
                    <m:t>lat</m:t>
                  </m:r>
                  <m:r>
                    <m:rPr>
                      <m:sty m:val="p"/>
                    </m:rPr>
                    <w:rPr>
                      <w:rFonts w:ascii="Cambria Math" w:hAnsi="Cambria Math"/>
                      <w:lang w:val="id-ID"/>
                    </w:rPr>
                    <m:t>1</m:t>
                  </m:r>
                </m:e>
              </m:d>
            </m:e>
          </m:func>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cos</m:t>
              </m:r>
            </m:fName>
            <m:e>
              <m:d>
                <m:dPr>
                  <m:ctrlPr>
                    <w:rPr>
                      <w:rFonts w:ascii="Cambria Math" w:hAnsi="Cambria Math"/>
                      <w:lang w:val="id-ID"/>
                    </w:rPr>
                  </m:ctrlPr>
                </m:dPr>
                <m:e>
                  <m:r>
                    <w:rPr>
                      <w:rFonts w:ascii="Cambria Math" w:hAnsi="Cambria Math"/>
                      <w:lang w:val="id-ID"/>
                    </w:rPr>
                    <m:t>lat</m:t>
                  </m:r>
                  <m:r>
                    <m:rPr>
                      <m:sty m:val="p"/>
                    </m:rPr>
                    <w:rPr>
                      <w:rFonts w:ascii="Cambria Math" w:hAnsi="Cambria Math"/>
                      <w:lang w:val="id-ID"/>
                    </w:rPr>
                    <m:t>2</m:t>
                  </m:r>
                </m:e>
              </m:d>
            </m:e>
          </m:func>
          <m:r>
            <m:rPr>
              <m:sty m:val="p"/>
            </m:rPr>
            <w:rPr>
              <w:rFonts w:ascii="Cambria Math" w:hAnsi="Cambria Math"/>
              <w:lang w:val="id-ID"/>
            </w:rPr>
            <m:t>.</m:t>
          </m:r>
          <m:r>
            <w:rPr>
              <w:rFonts w:ascii="Cambria Math" w:hAnsi="Cambria Math"/>
              <w:lang w:val="id-ID"/>
            </w:rPr>
            <m:t>sin</m:t>
          </m:r>
          <m:r>
            <m:rPr>
              <m:sty m:val="p"/>
            </m:rPr>
            <w:rPr>
              <w:rFonts w:ascii="Cambria Math" w:hAnsi="Cambria Math"/>
              <w:lang w:val="id-ID"/>
            </w:rPr>
            <m:t>2(</m:t>
          </m:r>
          <m:f>
            <m:fPr>
              <m:ctrlPr>
                <w:rPr>
                  <w:rFonts w:ascii="Cambria Math" w:hAnsi="Cambria Math"/>
                  <w:lang w:val="id-ID"/>
                </w:rPr>
              </m:ctrlPr>
            </m:fPr>
            <m:num>
              <m:r>
                <w:rPr>
                  <w:rFonts w:ascii="Cambria Math" w:hAnsi="Cambria Math"/>
                  <w:lang w:val="id-ID"/>
                </w:rPr>
                <m:t xml:space="preserve"> Δlong </m:t>
              </m:r>
            </m:num>
            <m:den>
              <m:r>
                <m:rPr>
                  <m:sty m:val="p"/>
                </m:rPr>
                <w:rPr>
                  <w:rFonts w:ascii="Cambria Math" w:hAnsi="Cambria Math"/>
                  <w:lang w:val="id-ID"/>
                </w:rPr>
                <m:t>2</m:t>
              </m:r>
            </m:den>
          </m:f>
          <m:r>
            <m:rPr>
              <m:sty m:val="p"/>
            </m:rPr>
            <w:rPr>
              <w:rFonts w:ascii="Cambria Math" w:hAnsi="Cambria Math"/>
              <w:lang w:val="id-ID"/>
            </w:rPr>
            <m:t>)</m:t>
          </m:r>
        </m:oMath>
      </m:oMathPara>
    </w:p>
    <w:p w14:paraId="28449897" w14:textId="35CF20BE" w:rsidR="00420BA0" w:rsidRPr="00093B3A" w:rsidRDefault="00420BA0" w:rsidP="00C22113">
      <w:pPr>
        <w:pStyle w:val="Subtitle"/>
        <w:rPr>
          <w:iCs/>
          <w:lang w:val="id-ID"/>
        </w:rPr>
      </w:pPr>
      <m:oMathPara>
        <m:oMathParaPr>
          <m:jc m:val="left"/>
        </m:oMathParaPr>
        <m:oMath>
          <m:r>
            <w:rPr>
              <w:rFonts w:ascii="Cambria Math" w:hAnsi="Cambria Math"/>
              <w:lang w:val="id-ID"/>
            </w:rPr>
            <m:t>d</m:t>
          </m:r>
          <m:r>
            <m:rPr>
              <m:sty m:val="p"/>
            </m:rPr>
            <w:rPr>
              <w:rFonts w:ascii="Cambria Math" w:hAnsi="Cambria Math"/>
              <w:lang w:val="id-ID"/>
            </w:rPr>
            <m:t xml:space="preserve">= </m:t>
          </m:r>
          <m:rad>
            <m:radPr>
              <m:degHide m:val="1"/>
              <m:ctrlPr>
                <w:rPr>
                  <w:rFonts w:ascii="Cambria Math" w:eastAsiaTheme="minorHAnsi" w:hAnsi="Cambria Math"/>
                  <w:color w:val="auto"/>
                  <w:spacing w:val="0"/>
                  <w:sz w:val="22"/>
                  <w:lang w:val="id-ID"/>
                </w:rPr>
              </m:ctrlPr>
            </m:radPr>
            <m:deg/>
            <m:e>
              <m:d>
                <m:dPr>
                  <m:ctrlPr>
                    <w:rPr>
                      <w:rFonts w:ascii="Cambria Math" w:hAnsi="Cambria Math"/>
                      <w:lang w:val="id-ID"/>
                    </w:rPr>
                  </m:ctrlPr>
                </m:dPr>
                <m:e>
                  <m:r>
                    <w:rPr>
                      <w:rFonts w:ascii="Cambria Math" w:hAnsi="Cambria Math"/>
                      <w:lang w:val="id-ID"/>
                    </w:rPr>
                    <m:t>a</m:t>
                  </m:r>
                </m:e>
              </m:d>
            </m:e>
          </m:rad>
          <m:r>
            <m:rPr>
              <m:sty m:val="p"/>
            </m:rPr>
            <w:rPr>
              <w:rFonts w:ascii="Cambria Math" w:hAnsi="Cambria Math"/>
              <w:lang w:val="id-ID"/>
            </w:rPr>
            <m:t xml:space="preserve"> .</m:t>
          </m:r>
          <m:r>
            <w:rPr>
              <w:rFonts w:ascii="Cambria Math" w:hAnsi="Cambria Math"/>
              <w:lang w:val="id-ID"/>
            </w:rPr>
            <m:t>R</m:t>
          </m:r>
        </m:oMath>
      </m:oMathPara>
    </w:p>
    <w:p w14:paraId="638FE71E" w14:textId="477D6AC7" w:rsidR="00093B3A" w:rsidRDefault="00093B3A" w:rsidP="00C22113">
      <w:pPr>
        <w:pStyle w:val="Subtitle"/>
        <w:rPr>
          <w:lang w:val="en-US"/>
        </w:rPr>
      </w:pPr>
      <w:r>
        <w:rPr>
          <w:lang w:val="en-US"/>
        </w:rPr>
        <w:t>Keterangan:</w:t>
      </w:r>
    </w:p>
    <w:p w14:paraId="09B3A7A6" w14:textId="0D7E6554" w:rsidR="00093B3A" w:rsidRDefault="00093B3A" w:rsidP="00C22113">
      <w:pPr>
        <w:pStyle w:val="Subtitle"/>
        <w:numPr>
          <w:ilvl w:val="0"/>
          <w:numId w:val="21"/>
        </w:numPr>
        <w:rPr>
          <w:lang w:val="en-US"/>
        </w:rPr>
      </w:pPr>
      <w:r w:rsidRPr="00093B3A">
        <w:rPr>
          <w:lang w:val="en-US"/>
        </w:rPr>
        <w:t>R = Radius Bumi (6371</w:t>
      </w:r>
      <w:r w:rsidR="00AC115C">
        <w:rPr>
          <w:lang w:val="en-US"/>
        </w:rPr>
        <w:t xml:space="preserve"> Km</w:t>
      </w:r>
      <w:r>
        <w:rPr>
          <w:lang w:val="en-US"/>
        </w:rPr>
        <w:t>)</w:t>
      </w:r>
    </w:p>
    <w:p w14:paraId="573D4DEC" w14:textId="6AC526E6" w:rsidR="00093B3A" w:rsidRDefault="00093B3A" w:rsidP="00C22113">
      <w:pPr>
        <w:pStyle w:val="Subtitle"/>
        <w:numPr>
          <w:ilvl w:val="0"/>
          <w:numId w:val="21"/>
        </w:numPr>
        <w:rPr>
          <w:lang w:val="en-US"/>
        </w:rPr>
      </w:pPr>
      <w:r>
        <w:rPr>
          <w:lang w:val="en-US"/>
        </w:rPr>
        <w:lastRenderedPageBreak/>
        <w:t>d = Jarak (Km)</w:t>
      </w:r>
    </w:p>
    <w:p w14:paraId="287244A3" w14:textId="13FF4417" w:rsidR="00093B3A" w:rsidRPr="00997214" w:rsidRDefault="00093B3A" w:rsidP="00C22113">
      <w:pPr>
        <w:pStyle w:val="Subtitle"/>
        <w:numPr>
          <w:ilvl w:val="0"/>
          <w:numId w:val="21"/>
        </w:numPr>
        <w:rPr>
          <w:rFonts w:eastAsiaTheme="minorHAnsi"/>
          <w:iCs/>
          <w:lang w:val="en-US"/>
        </w:rPr>
      </w:pPr>
      <m:oMath>
        <m:r>
          <w:rPr>
            <w:rFonts w:ascii="Cambria Math" w:hAnsi="Cambria Math"/>
            <w:lang w:val="id-ID"/>
          </w:rPr>
          <m:t>Δlong</m:t>
        </m:r>
      </m:oMath>
      <w:r>
        <w:rPr>
          <w:iCs/>
          <w:lang w:val="en-US"/>
        </w:rPr>
        <w:t xml:space="preserve"> = </w:t>
      </w:r>
      <w:r w:rsidR="00485B63">
        <w:rPr>
          <w:iCs/>
          <w:lang w:val="en-US"/>
        </w:rPr>
        <w:t>Besaran perubahan</w:t>
      </w:r>
      <w:r>
        <w:rPr>
          <w:iCs/>
          <w:lang w:val="en-US"/>
        </w:rPr>
        <w:t xml:space="preserve"> </w:t>
      </w:r>
      <w:r>
        <w:rPr>
          <w:i/>
          <w:lang w:val="en-US"/>
        </w:rPr>
        <w:t xml:space="preserve">latitude </w:t>
      </w:r>
      <w:r w:rsidRPr="00997214">
        <w:rPr>
          <w:iCs/>
          <w:lang w:val="en-US"/>
        </w:rPr>
        <w:t>(Km)</w:t>
      </w:r>
    </w:p>
    <w:p w14:paraId="53198925" w14:textId="147CFA71" w:rsidR="00093B3A" w:rsidRDefault="00093B3A" w:rsidP="00C22113">
      <w:pPr>
        <w:pStyle w:val="Subtitle"/>
        <w:numPr>
          <w:ilvl w:val="0"/>
          <w:numId w:val="21"/>
        </w:numPr>
        <w:rPr>
          <w:iCs/>
          <w:lang w:val="en-US"/>
        </w:rPr>
      </w:pPr>
      <m:oMath>
        <m:r>
          <w:rPr>
            <w:rFonts w:ascii="Cambria Math" w:hAnsi="Cambria Math"/>
            <w:lang w:val="id-ID"/>
          </w:rPr>
          <m:t>Δlat</m:t>
        </m:r>
      </m:oMath>
      <w:r>
        <w:rPr>
          <w:iCs/>
          <w:lang w:val="en-US"/>
        </w:rPr>
        <w:t xml:space="preserve"> = </w:t>
      </w:r>
      <w:r w:rsidR="00485B63">
        <w:rPr>
          <w:iCs/>
          <w:lang w:val="en-US"/>
        </w:rPr>
        <w:t>Besaran perubahan</w:t>
      </w:r>
      <w:r>
        <w:rPr>
          <w:iCs/>
          <w:lang w:val="en-US"/>
        </w:rPr>
        <w:t xml:space="preserve"> </w:t>
      </w:r>
      <w:r>
        <w:rPr>
          <w:i/>
          <w:lang w:val="en-US"/>
        </w:rPr>
        <w:t xml:space="preserve">longitude </w:t>
      </w:r>
      <w:r w:rsidRPr="00997214">
        <w:rPr>
          <w:iCs/>
          <w:lang w:val="en-US"/>
        </w:rPr>
        <w:t>(Km)</w:t>
      </w:r>
    </w:p>
    <w:p w14:paraId="19A07F05" w14:textId="4D129E90" w:rsidR="000605D3" w:rsidRDefault="000605D3" w:rsidP="000605D3">
      <w:pPr>
        <w:rPr>
          <w:rFonts w:eastAsiaTheme="minorEastAsia"/>
          <w:i/>
          <w:color w:val="000000" w:themeColor="text1"/>
          <w:spacing w:val="15"/>
          <w:sz w:val="24"/>
          <w:lang w:val="id-ID"/>
        </w:rPr>
      </w:pPr>
      <w:r>
        <w:rPr>
          <w:rFonts w:eastAsiaTheme="minorEastAsia"/>
          <w:i/>
          <w:color w:val="000000" w:themeColor="text1"/>
          <w:spacing w:val="15"/>
          <w:sz w:val="24"/>
          <w:lang w:val="id-ID"/>
        </w:rPr>
        <w:br w:type="page"/>
      </w:r>
    </w:p>
    <w:p w14:paraId="78A82F0D" w14:textId="6E3E698D" w:rsidR="000605D3" w:rsidRDefault="000605D3" w:rsidP="000605D3">
      <w:pPr>
        <w:pStyle w:val="Heading2"/>
        <w:spacing w:line="360" w:lineRule="auto"/>
        <w:jc w:val="center"/>
      </w:pPr>
      <w:r>
        <w:lastRenderedPageBreak/>
        <w:t>BAB III</w:t>
      </w:r>
    </w:p>
    <w:p w14:paraId="6721F6CA" w14:textId="6E91AE18" w:rsidR="000605D3" w:rsidRDefault="000605D3" w:rsidP="000605D3">
      <w:pPr>
        <w:pStyle w:val="Heading2"/>
        <w:spacing w:line="360" w:lineRule="auto"/>
        <w:jc w:val="center"/>
      </w:pPr>
      <w:r>
        <w:t xml:space="preserve">METODOLOGI PENELITIAN </w:t>
      </w:r>
    </w:p>
    <w:p w14:paraId="18AA0505" w14:textId="31A2CD53" w:rsidR="0033295D" w:rsidRPr="00044918" w:rsidRDefault="00A241F9" w:rsidP="00044918">
      <w:pPr>
        <w:pStyle w:val="Subtitle"/>
        <w:rPr>
          <w:lang w:val="en-US"/>
        </w:rPr>
      </w:pPr>
      <w:r>
        <w:rPr>
          <w:lang w:val="en-US"/>
        </w:rPr>
        <w:tab/>
      </w:r>
      <w:r w:rsidR="00406FD6">
        <w:rPr>
          <w:lang w:val="en-US"/>
        </w:rPr>
        <w:t>P</w:t>
      </w:r>
      <w:r w:rsidR="00044918">
        <w:rPr>
          <w:lang w:val="en-US"/>
        </w:rPr>
        <w:t xml:space="preserve">enelitian ini menggunakan pendekatan pendekatan </w:t>
      </w:r>
      <w:r w:rsidR="00044918">
        <w:rPr>
          <w:i/>
          <w:iCs/>
          <w:lang w:val="en-US"/>
        </w:rPr>
        <w:t xml:space="preserve">software development life cycle </w:t>
      </w:r>
      <w:r w:rsidR="00044918">
        <w:rPr>
          <w:lang w:val="en-US"/>
        </w:rPr>
        <w:t xml:space="preserve">atau SDLC </w:t>
      </w:r>
      <w:r w:rsidR="00EA176D">
        <w:rPr>
          <w:lang w:val="en-US"/>
        </w:rPr>
        <w:t>pendekatan metode</w:t>
      </w:r>
      <w:r w:rsidR="00044918">
        <w:rPr>
          <w:lang w:val="en-US"/>
        </w:rPr>
        <w:t xml:space="preserve"> </w:t>
      </w:r>
      <w:r w:rsidR="00044918" w:rsidRPr="00044918">
        <w:rPr>
          <w:i/>
          <w:iCs/>
          <w:lang w:val="en-US"/>
        </w:rPr>
        <w:t>waterfall</w:t>
      </w:r>
      <w:r w:rsidR="00044918">
        <w:rPr>
          <w:i/>
          <w:iCs/>
          <w:lang w:val="en-US"/>
        </w:rPr>
        <w:t>,</w:t>
      </w:r>
      <w:r w:rsidR="00044918">
        <w:rPr>
          <w:lang w:val="en-US"/>
        </w:rPr>
        <w:t xml:space="preserve"> ada beberapa pertimbangan dalam pemilihan metode ini, diantaranya adalah pengembangan yang terstruktur</w:t>
      </w:r>
      <w:r w:rsidR="003B03B4">
        <w:rPr>
          <w:lang w:val="en-US"/>
        </w:rPr>
        <w:t>,</w:t>
      </w:r>
      <w:r w:rsidR="00044918">
        <w:rPr>
          <w:lang w:val="en-US"/>
        </w:rPr>
        <w:t xml:space="preserve"> tetapi juga terdapat kelemahannya, yaitu akan terjadi ham</w:t>
      </w:r>
      <w:r w:rsidR="007D6690">
        <w:rPr>
          <w:lang w:val="en-US"/>
        </w:rPr>
        <w:t>b</w:t>
      </w:r>
      <w:r w:rsidR="00044918">
        <w:rPr>
          <w:lang w:val="en-US"/>
        </w:rPr>
        <w:t>atan sekuensia</w:t>
      </w:r>
      <w:r w:rsidR="007D6690">
        <w:rPr>
          <w:lang w:val="en-US"/>
        </w:rPr>
        <w:t>l pada tahap tertentu jika pada tahap sebelumnya tidak dikerjakan dengan baik</w:t>
      </w:r>
      <w:r w:rsidR="003B03B4">
        <w:rPr>
          <w:lang w:val="en-US"/>
        </w:rPr>
        <w:t xml:space="preserve">. Metode penelitian </w:t>
      </w:r>
      <w:r w:rsidR="003B03B4">
        <w:rPr>
          <w:i/>
          <w:iCs/>
          <w:lang w:val="en-US"/>
        </w:rPr>
        <w:t xml:space="preserve">waterfall </w:t>
      </w:r>
      <w:r w:rsidR="003B03B4">
        <w:rPr>
          <w:lang w:val="en-US"/>
        </w:rPr>
        <w:t>dimulai dengan tahapan perencanaan dan persyaratan pengembangan perangkat lunak, perencanaan, pemodelan, konstruksi dan pengembangan yang bermuara pada dukungan pengembangan perangkat lunak berkelanjutan</w:t>
      </w:r>
      <w:r w:rsidR="00857ED6">
        <w:rPr>
          <w:lang w:val="en-US"/>
        </w:rPr>
        <w:t>.</w:t>
      </w:r>
      <w:r w:rsidR="007D6690">
        <w:rPr>
          <w:lang w:val="en-US"/>
        </w:rPr>
        <w:t xml:space="preserve"> </w:t>
      </w:r>
      <w:r w:rsidR="007D6690">
        <w:rPr>
          <w:lang w:val="en-US"/>
        </w:rPr>
        <w:fldChar w:fldCharType="begin" w:fldLock="1"/>
      </w:r>
      <w:r w:rsidR="003B03B4">
        <w:rPr>
          <w:lang w:val="en-US"/>
        </w:rPr>
        <w:instrText>ADDIN CSL_CITATION {"citationItems":[{"id":"ITEM-1","itemData":{"abstract":"Presensi merupakan bagian penting dalam suatu perusahaan yang biasanya berkaitan erat dengan penilaian kedisplinan dan kinerja. Sistem presensi manual seperti media kertas, mesin Fingerprint, dan semi komputer dianggap kurang efektif karena karyawan harus antri untuk melakukan presensi di depan mesin fingerprint atau komputer yang digunakan untuk presensi, dan pihak perusahaan harus mengeluarkan biaya cukup mahal untuk menyediakan perangkat yang akan digunakan. Oleh karena itu diperlukannya suatu pembaharuan sistem presensi dengan memanfaatkan teknologi smartphone, karena smarphone telah dilengkapi berbagai fitur yang dapat dimanfaatkan dalam pembuatan sistem presensi dan dapat digunakan dimana saja, sehingga dapat menghemat biaya dan lebih efektif dan efisien dalam pemakaiannya. Berdasarkan permasalahan tersebut, penulis membuat sebuah aplikasi presensi pegawai dengan memanfaatkan teknologi Fingerprint dan GPS pada smartphone Android dengan pemberitahuan secara real-time mengenai laporan kehadiran baik yang bekerja di dalam maupun luar kantor. Jenis penelitian ini menggunakan metode System Development Life Cycle (SDLC) dengan pendekatan model waterfall, metode ini sudah digunakan secara luas untuk membangun aplikasi perangkat lunak. Dengan adanya aplikasi ini, diharapkan para pegawai lebih mudah dalam melakukan presensi karena bisa dilakukan didalam ataupun diluar kantor, dan pihak kantor akan lebih mudah dalam melakukan monitoring dan penilaian kinerja pegawai karena semua pegawai menginput laporan pekerjaan setiap harinya. Keyword","author":[{"dropping-particle":"","family":"Supriatna","given":"Dian","non-dropping-particle":"","parse-names":false,"suffix":""},{"dropping-particle":"","family":"Junianto","given":"Erfian","non-dropping-particle":"","parse-names":false,"suffix":""}],"container-title":"e Prosiding Teknik Informatika (Protektif)","id":"ITEM-1","issue":"1","issued":{"date-parts":[["2020"]]},"page":"269-280","title":"Aplikasi Presensi Pegawai Memanfaatkan Teknologi Fingerprint dan Global Positioning System (GPS) Pada Android","type":"article-journal","volume":"1"},"uris":["http://www.mendeley.com/documents/?uuid=6d1645a6-7288-4718-85f0-4987265911b3"]}],"mendeley":{"formattedCitation":"[4]","plainTextFormattedCitation":"[4]","previouslyFormattedCitation":"[4]"},"properties":{"noteIndex":0},"schema":"https://github.com/citation-style-language/schema/raw/master/csl-citation.json"}</w:instrText>
      </w:r>
      <w:r w:rsidR="007D6690">
        <w:rPr>
          <w:lang w:val="en-US"/>
        </w:rPr>
        <w:fldChar w:fldCharType="separate"/>
      </w:r>
      <w:r w:rsidR="007D6690" w:rsidRPr="007D6690">
        <w:rPr>
          <w:noProof/>
          <w:lang w:val="en-US"/>
        </w:rPr>
        <w:t>[4]</w:t>
      </w:r>
      <w:r w:rsidR="007D6690">
        <w:rPr>
          <w:lang w:val="en-US"/>
        </w:rPr>
        <w:fldChar w:fldCharType="end"/>
      </w:r>
      <w:r w:rsidR="003B03B4">
        <w:rPr>
          <w:lang w:val="en-US"/>
        </w:rPr>
        <w:fldChar w:fldCharType="begin" w:fldLock="1"/>
      </w:r>
      <w:r w:rsidR="003B03B4">
        <w:rPr>
          <w:lang w:val="en-US"/>
        </w:rPr>
        <w:instrText>ADDIN CSL_CITATION {"citationItems":[{"id":"ITEM-1","itemData":{"author":[{"dropping-particle":"","family":"Qois","given":"Naviza","non-dropping-particle":"","parse-names":false,"suffix":""},{"dropping-particle":"","family":"Jumaryadi","given":"Yuwan","non-dropping-particle":"","parse-names":false,"suffix":""}],"id":"ITEM-1","issued":{"date-parts":[["2021"]]},"page":"550-561","title":"Implementasi Location Based Service pada Sistem Informasi Kehadiran Pegawai Berbasis Android","type":"article-journal","volume":"10"},"uris":["http://www.mendeley.com/documents/?uuid=38f9ef7f-0e86-4573-a461-942a327fe055"]}],"mendeley":{"formattedCitation":"[2]","plainTextFormattedCitation":"[2]"},"properties":{"noteIndex":0},"schema":"https://github.com/citation-style-language/schema/raw/master/csl-citation.json"}</w:instrText>
      </w:r>
      <w:r w:rsidR="003B03B4">
        <w:rPr>
          <w:lang w:val="en-US"/>
        </w:rPr>
        <w:fldChar w:fldCharType="separate"/>
      </w:r>
      <w:r w:rsidR="003B03B4" w:rsidRPr="003B03B4">
        <w:rPr>
          <w:noProof/>
          <w:lang w:val="en-US"/>
        </w:rPr>
        <w:t>[2]</w:t>
      </w:r>
      <w:r w:rsidR="003B03B4">
        <w:rPr>
          <w:lang w:val="en-US"/>
        </w:rPr>
        <w:fldChar w:fldCharType="end"/>
      </w:r>
    </w:p>
    <w:p w14:paraId="0A0F7F35" w14:textId="6F19151F" w:rsidR="00B80D97" w:rsidRDefault="0002286E" w:rsidP="00B80D97">
      <w:pPr>
        <w:rPr>
          <w:lang w:val="en-US"/>
        </w:rPr>
      </w:pPr>
      <w:r>
        <w:rPr>
          <w:noProof/>
          <w:lang w:val="en-US"/>
        </w:rPr>
        <mc:AlternateContent>
          <mc:Choice Requires="wps">
            <w:drawing>
              <wp:anchor distT="0" distB="0" distL="114300" distR="114300" simplePos="0" relativeHeight="251698176" behindDoc="0" locked="0" layoutInCell="1" allowOverlap="1" wp14:anchorId="304C445E" wp14:editId="54507B0C">
                <wp:simplePos x="0" y="0"/>
                <wp:positionH relativeFrom="column">
                  <wp:posOffset>856161</wp:posOffset>
                </wp:positionH>
                <wp:positionV relativeFrom="paragraph">
                  <wp:posOffset>262074</wp:posOffset>
                </wp:positionV>
                <wp:extent cx="207373" cy="272142"/>
                <wp:effectExtent l="0" t="0" r="40640" b="90170"/>
                <wp:wrapNone/>
                <wp:docPr id="42" name="Connector: Elbow 42"/>
                <wp:cNvGraphicFramePr/>
                <a:graphic xmlns:a="http://schemas.openxmlformats.org/drawingml/2006/main">
                  <a:graphicData uri="http://schemas.microsoft.com/office/word/2010/wordprocessingShape">
                    <wps:wsp>
                      <wps:cNvCnPr/>
                      <wps:spPr>
                        <a:xfrm>
                          <a:off x="0" y="0"/>
                          <a:ext cx="207373" cy="272142"/>
                        </a:xfrm>
                        <a:prstGeom prst="bentConnector3">
                          <a:avLst/>
                        </a:prstGeom>
                        <a:ln>
                          <a:tailEnd type="triangle"/>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type w14:anchorId="1226AF8A" id="_x0000_t34" coordsize="21600,21600" o:spt="34" o:oned="t" adj="10800" path="m,l@0,0@0,21600,21600,21600e" filled="f">
                <v:stroke joinstyle="miter"/>
                <v:formulas>
                  <v:f eqn="val #0"/>
                </v:formulas>
                <v:path arrowok="t" fillok="f" o:connecttype="none"/>
                <v:handles>
                  <v:h position="#0,center"/>
                </v:handles>
                <o:lock v:ext="edit" shapetype="t"/>
              </v:shapetype>
              <v:shape id="Connector: Elbow 42" o:spid="_x0000_s1026" type="#_x0000_t34" style="position:absolute;margin-left:67.4pt;margin-top:20.65pt;width:16.35pt;height:21.45pt;z-index:2516981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" strokecolor="#4472c4 [3204]" strokeweight="1pt">
                <v:stroke endarrow="block"/>
              </v:shape>
            </w:pict>
          </mc:Fallback>
        </mc:AlternateContent>
      </w:r>
      <w:r w:rsidR="00E67C5C">
        <w:rPr>
          <w:noProof/>
          <w:lang w:val="en-US"/>
        </w:rPr>
        <mc:AlternateContent>
          <mc:Choice Requires="wpg">
            <w:drawing>
              <wp:anchor distT="0" distB="0" distL="114300" distR="114300" simplePos="0" relativeHeight="251688960" behindDoc="0" locked="0" layoutInCell="1" allowOverlap="1" wp14:anchorId="33D95D9D" wp14:editId="46A1BE38">
                <wp:simplePos x="0" y="0"/>
                <wp:positionH relativeFrom="column">
                  <wp:posOffset>67491</wp:posOffset>
                </wp:positionH>
                <wp:positionV relativeFrom="paragraph">
                  <wp:posOffset>136889</wp:posOffset>
                </wp:positionV>
                <wp:extent cx="789215" cy="524436"/>
                <wp:effectExtent l="0" t="0" r="11430" b="28575"/>
                <wp:wrapNone/>
                <wp:docPr id="20" name="Group 20"/>
                <wp:cNvGraphicFramePr/>
                <a:graphic xmlns:a="http://schemas.openxmlformats.org/drawingml/2006/main">
                  <a:graphicData uri="http://schemas.microsoft.com/office/word/2010/wordprocessingGroup">
                    <wpg:wgp>
                      <wpg:cNvGrpSpPr/>
                      <wpg:grpSpPr>
                        <a:xfrm>
                          <a:off x="0" y="0"/>
                          <a:ext cx="789215" cy="524436"/>
                          <a:chOff x="0" y="0"/>
                          <a:chExt cx="1143000" cy="353060"/>
                        </a:xfrm>
                      </wpg:grpSpPr>
                      <wps:wsp>
                        <wps:cNvPr id="18" name="Rectangle 18"/>
                        <wps:cNvSpPr/>
                        <wps:spPr>
                          <a:xfrm>
                            <a:off x="0" y="0"/>
                            <a:ext cx="1143000" cy="353060"/>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 name="Text Box 2"/>
                        <wps:cNvSpPr txBox="1">
                          <a:spLocks noChangeArrowheads="1"/>
                        </wps:cNvSpPr>
                        <wps:spPr bwMode="auto">
                          <a:xfrm>
                            <a:off x="30480" y="40640"/>
                            <a:ext cx="1100019" cy="257810"/>
                          </a:xfrm>
                          <a:prstGeom prst="rect">
                            <a:avLst/>
                          </a:prstGeom>
                          <a:solidFill>
                            <a:srgbClr val="FFFFFF"/>
                          </a:solidFill>
                          <a:ln w="9525">
                            <a:noFill/>
                            <a:miter lim="800000"/>
                            <a:headEnd/>
                            <a:tailEnd/>
                          </a:ln>
                        </wps:spPr>
                        <wps:txbx>
                          <w:txbxContent>
                            <w:p w14:paraId="53B9B200" w14:textId="6C7E4945" w:rsidR="00B26C7B" w:rsidRPr="00B26C7B" w:rsidRDefault="00B26C7B" w:rsidP="0002286E">
                              <w:pPr>
                                <w:spacing w:line="240" w:lineRule="auto"/>
                                <w:jc w:val="center"/>
                                <w:rPr>
                                  <w:sz w:val="18"/>
                                  <w:szCs w:val="18"/>
                                  <w:lang w:val="en-US"/>
                                </w:rPr>
                              </w:pPr>
                              <w:r w:rsidRPr="00B26C7B">
                                <w:rPr>
                                  <w:b/>
                                  <w:bCs/>
                                  <w:sz w:val="18"/>
                                  <w:szCs w:val="18"/>
                                  <w:lang w:val="en-US"/>
                                </w:rPr>
                                <w:t>Analisa Kebutuhan</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33D95D9D" id="Group 20" o:spid="_x0000_s1027" style="position:absolute;margin-left:5.3pt;margin-top:10.8pt;width:62.15pt;height:41.3pt;z-index:251688960;mso-width-relative:margin;mso-height-relative:margin" coordsize="11430,35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">
                <v:rect id="Rectangle 18" o:spid="_x0000_s1028" style="position:absolute;width:11430;height:35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" filled="f" strokecolor="#1f3763 [1604]" strokeweight="1pt"/>
                <v:shape id="Text Box 2" o:spid="_x0000_s1029" type="#_x0000_t202" style="position:absolute;left:304;top:406;width:11000;height:25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" stroked="f">
                  <v:textbox>
                    <w:txbxContent>
                      <w:p w14:paraId="53B9B200" w14:textId="6C7E4945" w:rsidR="00B26C7B" w:rsidRPr="00B26C7B" w:rsidRDefault="00B26C7B" w:rsidP="0002286E">
                        <w:pPr>
                          <w:spacing w:line="240" w:lineRule="auto"/>
                          <w:jc w:val="center"/>
                          <w:rPr>
                            <w:sz w:val="18"/>
                            <w:szCs w:val="18"/>
                            <w:lang w:val="en-US"/>
                          </w:rPr>
                        </w:pPr>
                        <w:r w:rsidRPr="00B26C7B">
                          <w:rPr>
                            <w:b/>
                            <w:bCs/>
                            <w:sz w:val="18"/>
                            <w:szCs w:val="18"/>
                            <w:lang w:val="en-US"/>
                          </w:rPr>
                          <w:t>Analisa Kebutuhan</w:t>
                        </w:r>
                      </w:p>
                    </w:txbxContent>
                  </v:textbox>
                </v:shape>
              </v:group>
            </w:pict>
          </mc:Fallback>
        </mc:AlternateContent>
      </w:r>
    </w:p>
    <w:p w14:paraId="19F3E259" w14:textId="55EB3716" w:rsidR="00B80D97" w:rsidRDefault="0002286E" w:rsidP="00B80D97">
      <w:pPr>
        <w:rPr>
          <w:lang w:val="en-US"/>
        </w:rPr>
      </w:pPr>
      <w:r>
        <w:rPr>
          <w:noProof/>
          <w:lang w:val="en-US"/>
        </w:rPr>
        <mc:AlternateContent>
          <mc:Choice Requires="wps">
            <w:drawing>
              <wp:anchor distT="0" distB="0" distL="114300" distR="114300" simplePos="0" relativeHeight="251699200" behindDoc="0" locked="0" layoutInCell="1" allowOverlap="1" wp14:anchorId="3BAD23C2" wp14:editId="3FB3B0DA">
                <wp:simplePos x="0" y="0"/>
                <wp:positionH relativeFrom="column">
                  <wp:posOffset>1692844</wp:posOffset>
                </wp:positionH>
                <wp:positionV relativeFrom="paragraph">
                  <wp:posOffset>169413</wp:posOffset>
                </wp:positionV>
                <wp:extent cx="252433" cy="334868"/>
                <wp:effectExtent l="0" t="0" r="33655" b="103505"/>
                <wp:wrapNone/>
                <wp:docPr id="43" name="Connector: Elbow 43"/>
                <wp:cNvGraphicFramePr/>
                <a:graphic xmlns:a="http://schemas.openxmlformats.org/drawingml/2006/main">
                  <a:graphicData uri="http://schemas.microsoft.com/office/word/2010/wordprocessingShape">
                    <wps:wsp>
                      <wps:cNvCnPr/>
                      <wps:spPr>
                        <a:xfrm>
                          <a:off x="0" y="0"/>
                          <a:ext cx="252433" cy="334868"/>
                        </a:xfrm>
                        <a:prstGeom prst="bentConnector3">
                          <a:avLst/>
                        </a:prstGeom>
                        <a:ln>
                          <a:tailEnd type="triangle"/>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w14:anchorId="56B0A424" id="Connector: Elbow 43" o:spid="_x0000_s1026" type="#_x0000_t34" style="position:absolute;margin-left:133.3pt;margin-top:13.35pt;width:19.9pt;height:26.35pt;z-index:2516992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" strokecolor="#4472c4 [3204]" strokeweight="1pt">
                <v:stroke endarrow="block"/>
              </v:shape>
            </w:pict>
          </mc:Fallback>
        </mc:AlternateContent>
      </w:r>
      <w:r>
        <w:rPr>
          <w:noProof/>
          <w:lang w:val="en-US"/>
        </w:rPr>
        <mc:AlternateContent>
          <mc:Choice Requires="wpg">
            <w:drawing>
              <wp:anchor distT="0" distB="0" distL="114300" distR="114300" simplePos="0" relativeHeight="251691008" behindDoc="0" locked="0" layoutInCell="1" allowOverlap="1" wp14:anchorId="3F625D0C" wp14:editId="1C4005EB">
                <wp:simplePos x="0" y="0"/>
                <wp:positionH relativeFrom="column">
                  <wp:posOffset>1066109</wp:posOffset>
                </wp:positionH>
                <wp:positionV relativeFrom="paragraph">
                  <wp:posOffset>104099</wp:posOffset>
                </wp:positionV>
                <wp:extent cx="636814" cy="590096"/>
                <wp:effectExtent l="0" t="0" r="11430" b="19685"/>
                <wp:wrapNone/>
                <wp:docPr id="22" name="Group 22"/>
                <wp:cNvGraphicFramePr/>
                <a:graphic xmlns:a="http://schemas.openxmlformats.org/drawingml/2006/main">
                  <a:graphicData uri="http://schemas.microsoft.com/office/word/2010/wordprocessingGroup">
                    <wpg:wgp>
                      <wpg:cNvGrpSpPr/>
                      <wpg:grpSpPr>
                        <a:xfrm>
                          <a:off x="0" y="0"/>
                          <a:ext cx="636814" cy="590096"/>
                          <a:chOff x="0" y="0"/>
                          <a:chExt cx="1143000" cy="353060"/>
                        </a:xfrm>
                      </wpg:grpSpPr>
                      <wps:wsp>
                        <wps:cNvPr id="23" name="Rectangle 23"/>
                        <wps:cNvSpPr/>
                        <wps:spPr>
                          <a:xfrm>
                            <a:off x="0" y="0"/>
                            <a:ext cx="1143000" cy="353060"/>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 name="Text Box 2"/>
                        <wps:cNvSpPr txBox="1">
                          <a:spLocks noChangeArrowheads="1"/>
                        </wps:cNvSpPr>
                        <wps:spPr bwMode="auto">
                          <a:xfrm>
                            <a:off x="30480" y="40640"/>
                            <a:ext cx="1100019" cy="257810"/>
                          </a:xfrm>
                          <a:prstGeom prst="rect">
                            <a:avLst/>
                          </a:prstGeom>
                          <a:solidFill>
                            <a:srgbClr val="FFFFFF"/>
                          </a:solidFill>
                          <a:ln w="9525">
                            <a:noFill/>
                            <a:miter lim="800000"/>
                            <a:headEnd/>
                            <a:tailEnd/>
                          </a:ln>
                        </wps:spPr>
                        <wps:txbx>
                          <w:txbxContent>
                            <w:p w14:paraId="6767799E" w14:textId="48054B46" w:rsidR="00B90B60" w:rsidRPr="00B26C7B" w:rsidRDefault="00B90B60" w:rsidP="00B90B60">
                              <w:pPr>
                                <w:spacing w:line="240" w:lineRule="auto"/>
                                <w:jc w:val="center"/>
                                <w:rPr>
                                  <w:sz w:val="18"/>
                                  <w:szCs w:val="18"/>
                                  <w:lang w:val="en-US"/>
                                </w:rPr>
                              </w:pPr>
                              <w:r>
                                <w:rPr>
                                  <w:b/>
                                  <w:bCs/>
                                  <w:sz w:val="18"/>
                                  <w:szCs w:val="18"/>
                                  <w:lang w:val="en-US"/>
                                </w:rPr>
                                <w:t>Desain Sistem</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3F625D0C" id="Group 22" o:spid="_x0000_s1030" style="position:absolute;margin-left:83.95pt;margin-top:8.2pt;width:50.15pt;height:46.45pt;z-index:251691008;mso-width-relative:margin;mso-height-relative:margin" coordsize="11430,35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">
                <v:rect id="Rectangle 23" o:spid="_x0000_s1031" style="position:absolute;width:11430;height:35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" filled="f" strokecolor="#1f3763 [1604]" strokeweight="1pt"/>
                <v:shape id="Text Box 2" o:spid="_x0000_s1032" type="#_x0000_t202" style="position:absolute;left:304;top:406;width:11000;height:25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" stroked="f">
                  <v:textbox>
                    <w:txbxContent>
                      <w:p w14:paraId="6767799E" w14:textId="48054B46" w:rsidR="00B90B60" w:rsidRPr="00B26C7B" w:rsidRDefault="00B90B60" w:rsidP="00B90B60">
                        <w:pPr>
                          <w:spacing w:line="240" w:lineRule="auto"/>
                          <w:jc w:val="center"/>
                          <w:rPr>
                            <w:sz w:val="18"/>
                            <w:szCs w:val="18"/>
                            <w:lang w:val="en-US"/>
                          </w:rPr>
                        </w:pPr>
                        <w:r>
                          <w:rPr>
                            <w:b/>
                            <w:bCs/>
                            <w:sz w:val="18"/>
                            <w:szCs w:val="18"/>
                            <w:lang w:val="en-US"/>
                          </w:rPr>
                          <w:t>Desain Sistem</w:t>
                        </w:r>
                      </w:p>
                    </w:txbxContent>
                  </v:textbox>
                </v:shape>
              </v:group>
            </w:pict>
          </mc:Fallback>
        </mc:AlternateContent>
      </w:r>
    </w:p>
    <w:p w14:paraId="61BFDAA8" w14:textId="4BC04155" w:rsidR="00B80D97" w:rsidRDefault="00E04528" w:rsidP="00B80D97">
      <w:pPr>
        <w:rPr>
          <w:lang w:val="en-US"/>
        </w:rPr>
      </w:pPr>
      <w:r>
        <w:rPr>
          <w:noProof/>
          <w:lang w:val="en-US"/>
        </w:rPr>
        <mc:AlternateContent>
          <mc:Choice Requires="wps">
            <w:drawing>
              <wp:anchor distT="0" distB="0" distL="114300" distR="114300" simplePos="0" relativeHeight="251704320" behindDoc="0" locked="0" layoutInCell="1" allowOverlap="1" wp14:anchorId="29972F99" wp14:editId="1FEF0CBB">
                <wp:simplePos x="0" y="0"/>
                <wp:positionH relativeFrom="column">
                  <wp:posOffset>404949</wp:posOffset>
                </wp:positionH>
                <wp:positionV relativeFrom="paragraph">
                  <wp:posOffset>90043</wp:posOffset>
                </wp:positionV>
                <wp:extent cx="0" cy="1325916"/>
                <wp:effectExtent l="76200" t="38100" r="57150" b="26670"/>
                <wp:wrapNone/>
                <wp:docPr id="49" name="Straight Arrow Connector 49"/>
                <wp:cNvGraphicFramePr/>
                <a:graphic xmlns:a="http://schemas.openxmlformats.org/drawingml/2006/main">
                  <a:graphicData uri="http://schemas.microsoft.com/office/word/2010/wordprocessingShape">
                    <wps:wsp>
                      <wps:cNvCnPr/>
                      <wps:spPr>
                        <a:xfrm flipV="1">
                          <a:off x="0" y="0"/>
                          <a:ext cx="0" cy="1325916"/>
                        </a:xfrm>
                        <a:prstGeom prst="straightConnector1">
                          <a:avLst/>
                        </a:prstGeom>
                        <a:ln>
                          <a:tailEnd type="triangle"/>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type w14:anchorId="1F35934A" id="_x0000_t32" coordsize="21600,21600" o:spt="32" o:oned="t" path="m,l21600,21600e" filled="f">
                <v:path arrowok="t" fillok="f" o:connecttype="none"/>
                <o:lock v:ext="edit" shapetype="t"/>
              </v:shapetype>
              <v:shape id="Straight Arrow Connector 49" o:spid="_x0000_s1026" type="#_x0000_t32" style="position:absolute;margin-left:31.9pt;margin-top:7.1pt;width:0;height:104.4pt;flip:y;z-index:2517043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" strokecolor="#4472c4 [3204]" strokeweight="1pt">
                <v:stroke endarrow="block" joinstyle="miter"/>
              </v:shape>
            </w:pict>
          </mc:Fallback>
        </mc:AlternateContent>
      </w:r>
      <w:r w:rsidR="0002286E">
        <w:rPr>
          <w:noProof/>
          <w:lang w:val="en-US"/>
        </w:rPr>
        <mc:AlternateContent>
          <mc:Choice Requires="wps">
            <w:drawing>
              <wp:anchor distT="0" distB="0" distL="114300" distR="114300" simplePos="0" relativeHeight="251700224" behindDoc="0" locked="0" layoutInCell="1" allowOverlap="1" wp14:anchorId="46FE489C" wp14:editId="46AC5658">
                <wp:simplePos x="0" y="0"/>
                <wp:positionH relativeFrom="column">
                  <wp:posOffset>2886347</wp:posOffset>
                </wp:positionH>
                <wp:positionV relativeFrom="paragraph">
                  <wp:posOffset>218531</wp:posOffset>
                </wp:positionV>
                <wp:extent cx="196487" cy="289554"/>
                <wp:effectExtent l="0" t="0" r="51435" b="92075"/>
                <wp:wrapNone/>
                <wp:docPr id="44" name="Connector: Elbow 44"/>
                <wp:cNvGraphicFramePr/>
                <a:graphic xmlns:a="http://schemas.openxmlformats.org/drawingml/2006/main">
                  <a:graphicData uri="http://schemas.microsoft.com/office/word/2010/wordprocessingShape">
                    <wps:wsp>
                      <wps:cNvCnPr/>
                      <wps:spPr>
                        <a:xfrm>
                          <a:off x="0" y="0"/>
                          <a:ext cx="196487" cy="289554"/>
                        </a:xfrm>
                        <a:prstGeom prst="bentConnector3">
                          <a:avLst/>
                        </a:prstGeom>
                        <a:ln>
                          <a:tailEnd type="triangle"/>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w14:anchorId="2A62F24F" id="Connector: Elbow 44" o:spid="_x0000_s1026" type="#_x0000_t34" style="position:absolute;margin-left:227.25pt;margin-top:17.2pt;width:15.45pt;height:22.8pt;z-index:2517002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" strokecolor="#4472c4 [3204]" strokeweight="1pt">
                <v:stroke endarrow="block"/>
              </v:shape>
            </w:pict>
          </mc:Fallback>
        </mc:AlternateContent>
      </w:r>
      <w:r w:rsidR="0002286E">
        <w:rPr>
          <w:noProof/>
          <w:lang w:val="en-US"/>
        </w:rPr>
        <mc:AlternateContent>
          <mc:Choice Requires="wpg">
            <w:drawing>
              <wp:anchor distT="0" distB="0" distL="114300" distR="114300" simplePos="0" relativeHeight="251695104" behindDoc="0" locked="0" layoutInCell="1" allowOverlap="1" wp14:anchorId="75119E78" wp14:editId="69318D77">
                <wp:simplePos x="0" y="0"/>
                <wp:positionH relativeFrom="column">
                  <wp:posOffset>3082834</wp:posOffset>
                </wp:positionH>
                <wp:positionV relativeFrom="paragraph">
                  <wp:posOffset>218100</wp:posOffset>
                </wp:positionV>
                <wp:extent cx="881743" cy="527957"/>
                <wp:effectExtent l="0" t="0" r="13970" b="24765"/>
                <wp:wrapNone/>
                <wp:docPr id="36" name="Group 36"/>
                <wp:cNvGraphicFramePr/>
                <a:graphic xmlns:a="http://schemas.openxmlformats.org/drawingml/2006/main">
                  <a:graphicData uri="http://schemas.microsoft.com/office/word/2010/wordprocessingGroup">
                    <wpg:wgp>
                      <wpg:cNvGrpSpPr/>
                      <wpg:grpSpPr>
                        <a:xfrm>
                          <a:off x="0" y="0"/>
                          <a:ext cx="881743" cy="527957"/>
                          <a:chOff x="0" y="0"/>
                          <a:chExt cx="1143000" cy="353060"/>
                        </a:xfrm>
                      </wpg:grpSpPr>
                      <wps:wsp>
                        <wps:cNvPr id="37" name="Rectangle 37"/>
                        <wps:cNvSpPr/>
                        <wps:spPr>
                          <a:xfrm>
                            <a:off x="0" y="0"/>
                            <a:ext cx="1143000" cy="353060"/>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 name="Text Box 2"/>
                        <wps:cNvSpPr txBox="1">
                          <a:spLocks noChangeArrowheads="1"/>
                        </wps:cNvSpPr>
                        <wps:spPr bwMode="auto">
                          <a:xfrm>
                            <a:off x="30480" y="40640"/>
                            <a:ext cx="1100019" cy="257810"/>
                          </a:xfrm>
                          <a:prstGeom prst="rect">
                            <a:avLst/>
                          </a:prstGeom>
                          <a:solidFill>
                            <a:srgbClr val="FFFFFF"/>
                          </a:solidFill>
                          <a:ln w="9525">
                            <a:noFill/>
                            <a:miter lim="800000"/>
                            <a:headEnd/>
                            <a:tailEnd/>
                          </a:ln>
                        </wps:spPr>
                        <wps:txbx>
                          <w:txbxContent>
                            <w:p w14:paraId="002B1B98" w14:textId="21E1B9E0" w:rsidR="00E67C5C" w:rsidRPr="00B26C7B" w:rsidRDefault="00CD1512" w:rsidP="00E67C5C">
                              <w:pPr>
                                <w:spacing w:line="240" w:lineRule="auto"/>
                                <w:jc w:val="center"/>
                                <w:rPr>
                                  <w:sz w:val="18"/>
                                  <w:szCs w:val="18"/>
                                  <w:lang w:val="en-US"/>
                                </w:rPr>
                              </w:pPr>
                              <w:r>
                                <w:rPr>
                                  <w:b/>
                                  <w:bCs/>
                                  <w:sz w:val="18"/>
                                  <w:szCs w:val="18"/>
                                  <w:lang w:val="en-US"/>
                                </w:rPr>
                                <w:t>Integrasi dan Pengujian</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75119E78" id="Group 36" o:spid="_x0000_s1033" style="position:absolute;margin-left:242.75pt;margin-top:17.15pt;width:69.45pt;height:41.55pt;z-index:251695104;mso-width-relative:margin;mso-height-relative:margin" coordsize="11430,35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">
                <v:rect id="Rectangle 37" o:spid="_x0000_s1034" style="position:absolute;width:11430;height:35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" filled="f" strokecolor="#1f3763 [1604]" strokeweight="1pt"/>
                <v:shape id="Text Box 2" o:spid="_x0000_s1035" type="#_x0000_t202" style="position:absolute;left:304;top:406;width:11000;height:25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" stroked="f">
                  <v:textbox>
                    <w:txbxContent>
                      <w:p w14:paraId="002B1B98" w14:textId="21E1B9E0" w:rsidR="00E67C5C" w:rsidRPr="00B26C7B" w:rsidRDefault="00CD1512" w:rsidP="00E67C5C">
                        <w:pPr>
                          <w:spacing w:line="240" w:lineRule="auto"/>
                          <w:jc w:val="center"/>
                          <w:rPr>
                            <w:sz w:val="18"/>
                            <w:szCs w:val="18"/>
                            <w:lang w:val="en-US"/>
                          </w:rPr>
                        </w:pPr>
                        <w:r>
                          <w:rPr>
                            <w:b/>
                            <w:bCs/>
                            <w:sz w:val="18"/>
                            <w:szCs w:val="18"/>
                            <w:lang w:val="en-US"/>
                          </w:rPr>
                          <w:t>Integrasi dan Pengujian</w:t>
                        </w:r>
                      </w:p>
                    </w:txbxContent>
                  </v:textbox>
                </v:shape>
              </v:group>
            </w:pict>
          </mc:Fallback>
        </mc:AlternateContent>
      </w:r>
      <w:r w:rsidR="0002286E">
        <w:rPr>
          <w:noProof/>
          <w:lang w:val="en-US"/>
        </w:rPr>
        <mc:AlternateContent>
          <mc:Choice Requires="wpg">
            <w:drawing>
              <wp:anchor distT="0" distB="0" distL="114300" distR="114300" simplePos="0" relativeHeight="251693056" behindDoc="0" locked="0" layoutInCell="1" allowOverlap="1" wp14:anchorId="589F4D10" wp14:editId="453E953F">
                <wp:simplePos x="0" y="0"/>
                <wp:positionH relativeFrom="column">
                  <wp:posOffset>1945277</wp:posOffset>
                </wp:positionH>
                <wp:positionV relativeFrom="paragraph">
                  <wp:posOffset>46319</wp:posOffset>
                </wp:positionV>
                <wp:extent cx="941614" cy="397329"/>
                <wp:effectExtent l="0" t="0" r="11430" b="22225"/>
                <wp:wrapNone/>
                <wp:docPr id="33" name="Group 33"/>
                <wp:cNvGraphicFramePr/>
                <a:graphic xmlns:a="http://schemas.openxmlformats.org/drawingml/2006/main">
                  <a:graphicData uri="http://schemas.microsoft.com/office/word/2010/wordprocessingGroup">
                    <wpg:wgp>
                      <wpg:cNvGrpSpPr/>
                      <wpg:grpSpPr>
                        <a:xfrm>
                          <a:off x="0" y="0"/>
                          <a:ext cx="941614" cy="397329"/>
                          <a:chOff x="0" y="0"/>
                          <a:chExt cx="1143000" cy="353060"/>
                        </a:xfrm>
                      </wpg:grpSpPr>
                      <wps:wsp>
                        <wps:cNvPr id="34" name="Rectangle 34"/>
                        <wps:cNvSpPr/>
                        <wps:spPr>
                          <a:xfrm>
                            <a:off x="0" y="0"/>
                            <a:ext cx="1143000" cy="353060"/>
                          </a:xfrm>
                          <a:prstGeom prst="rect">
                            <a:avLst/>
                          </a:prstGeom>
                          <a:noFill/>
                          <a:ln w="12700" cap="flat" cmpd="sng" algn="ctr">
                            <a:solidFill>
                              <a:srgbClr val="4472C4">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5" name="Text Box 2"/>
                        <wps:cNvSpPr txBox="1">
                          <a:spLocks noChangeArrowheads="1"/>
                        </wps:cNvSpPr>
                        <wps:spPr bwMode="auto">
                          <a:xfrm>
                            <a:off x="30480" y="40640"/>
                            <a:ext cx="1100019" cy="257810"/>
                          </a:xfrm>
                          <a:prstGeom prst="rect">
                            <a:avLst/>
                          </a:prstGeom>
                          <a:solidFill>
                            <a:srgbClr val="FFFFFF"/>
                          </a:solidFill>
                          <a:ln w="9525">
                            <a:noFill/>
                            <a:miter lim="800000"/>
                            <a:headEnd/>
                            <a:tailEnd/>
                          </a:ln>
                        </wps:spPr>
                        <wps:txbx>
                          <w:txbxContent>
                            <w:p w14:paraId="42223301" w14:textId="6896E70F" w:rsidR="00E67C5C" w:rsidRPr="00B26C7B" w:rsidRDefault="00E67C5C" w:rsidP="00E67C5C">
                              <w:pPr>
                                <w:spacing w:line="240" w:lineRule="auto"/>
                                <w:jc w:val="center"/>
                                <w:rPr>
                                  <w:sz w:val="18"/>
                                  <w:szCs w:val="18"/>
                                  <w:lang w:val="en-US"/>
                                </w:rPr>
                              </w:pPr>
                              <w:r>
                                <w:rPr>
                                  <w:b/>
                                  <w:bCs/>
                                  <w:sz w:val="18"/>
                                  <w:szCs w:val="18"/>
                                  <w:lang w:val="en-US"/>
                                </w:rPr>
                                <w:t>Implementasi</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589F4D10" id="Group 33" o:spid="_x0000_s1036" style="position:absolute;margin-left:153.15pt;margin-top:3.65pt;width:74.15pt;height:31.3pt;z-index:251693056;mso-width-relative:margin;mso-height-relative:margin" coordsize="11430,35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">
                <v:rect id="Rectangle 34" o:spid="_x0000_s1037" style="position:absolute;width:11430;height:35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" filled="f" strokecolor="#2f528f" strokeweight="1pt"/>
                <v:shape id="Text Box 2" o:spid="_x0000_s1038" type="#_x0000_t202" style="position:absolute;left:304;top:406;width:11000;height:25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" stroked="f">
                  <v:textbox>
                    <w:txbxContent>
                      <w:p w14:paraId="42223301" w14:textId="6896E70F" w:rsidR="00E67C5C" w:rsidRPr="00B26C7B" w:rsidRDefault="00E67C5C" w:rsidP="00E67C5C">
                        <w:pPr>
                          <w:spacing w:line="240" w:lineRule="auto"/>
                          <w:jc w:val="center"/>
                          <w:rPr>
                            <w:sz w:val="18"/>
                            <w:szCs w:val="18"/>
                            <w:lang w:val="en-US"/>
                          </w:rPr>
                        </w:pPr>
                        <w:r>
                          <w:rPr>
                            <w:b/>
                            <w:bCs/>
                            <w:sz w:val="18"/>
                            <w:szCs w:val="18"/>
                            <w:lang w:val="en-US"/>
                          </w:rPr>
                          <w:t>Implementasi</w:t>
                        </w:r>
                      </w:p>
                    </w:txbxContent>
                  </v:textbox>
                </v:shape>
              </v:group>
            </w:pict>
          </mc:Fallback>
        </mc:AlternateContent>
      </w:r>
    </w:p>
    <w:p w14:paraId="290BB6F1" w14:textId="7D4B3FF4" w:rsidR="00B80D97" w:rsidRDefault="00C85884" w:rsidP="00B80D97">
      <w:pPr>
        <w:rPr>
          <w:lang w:val="en-US"/>
        </w:rPr>
      </w:pPr>
      <w:r>
        <w:rPr>
          <w:noProof/>
          <w:lang w:val="en-US"/>
        </w:rPr>
        <mc:AlternateContent>
          <mc:Choice Requires="wps">
            <w:drawing>
              <wp:anchor distT="0" distB="0" distL="114300" distR="114300" simplePos="0" relativeHeight="251710464" behindDoc="0" locked="0" layoutInCell="1" allowOverlap="1" wp14:anchorId="4AE176B1" wp14:editId="078313C0">
                <wp:simplePos x="0" y="0"/>
                <wp:positionH relativeFrom="column">
                  <wp:posOffset>3954574</wp:posOffset>
                </wp:positionH>
                <wp:positionV relativeFrom="paragraph">
                  <wp:posOffset>221071</wp:posOffset>
                </wp:positionV>
                <wp:extent cx="170019" cy="200932"/>
                <wp:effectExtent l="0" t="0" r="40005" b="104140"/>
                <wp:wrapNone/>
                <wp:docPr id="54" name="Connector: Elbow 54"/>
                <wp:cNvGraphicFramePr/>
                <a:graphic xmlns:a="http://schemas.openxmlformats.org/drawingml/2006/main">
                  <a:graphicData uri="http://schemas.microsoft.com/office/word/2010/wordprocessingShape">
                    <wps:wsp>
                      <wps:cNvCnPr/>
                      <wps:spPr>
                        <a:xfrm>
                          <a:off x="0" y="0"/>
                          <a:ext cx="170019" cy="200932"/>
                        </a:xfrm>
                        <a:prstGeom prst="bentConnector3">
                          <a:avLst/>
                        </a:prstGeom>
                        <a:ln>
                          <a:tailEnd type="triangle"/>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w14:anchorId="706303A3" id="Connector: Elbow 54" o:spid="_x0000_s1026" type="#_x0000_t34" style="position:absolute;margin-left:311.4pt;margin-top:17.4pt;width:13.4pt;height:15.8pt;z-index:2517104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" strokecolor="#4472c4 [3204]" strokeweight="1pt">
                <v:stroke endarrow="block"/>
              </v:shape>
            </w:pict>
          </mc:Fallback>
        </mc:AlternateContent>
      </w:r>
      <w:r>
        <w:rPr>
          <w:noProof/>
          <w:lang w:val="en-US"/>
        </w:rPr>
        <mc:AlternateContent>
          <mc:Choice Requires="wpg">
            <w:drawing>
              <wp:anchor distT="0" distB="0" distL="114300" distR="114300" simplePos="0" relativeHeight="251697152" behindDoc="0" locked="0" layoutInCell="1" allowOverlap="1" wp14:anchorId="2AFD8C4F" wp14:editId="16C0C3EF">
                <wp:simplePos x="0" y="0"/>
                <wp:positionH relativeFrom="column">
                  <wp:posOffset>4100921</wp:posOffset>
                </wp:positionH>
                <wp:positionV relativeFrom="paragraph">
                  <wp:posOffset>167005</wp:posOffset>
                </wp:positionV>
                <wp:extent cx="898072" cy="435429"/>
                <wp:effectExtent l="0" t="0" r="16510" b="22225"/>
                <wp:wrapNone/>
                <wp:docPr id="39" name="Group 39"/>
                <wp:cNvGraphicFramePr/>
                <a:graphic xmlns:a="http://schemas.openxmlformats.org/drawingml/2006/main">
                  <a:graphicData uri="http://schemas.microsoft.com/office/word/2010/wordprocessingGroup">
                    <wpg:wgp>
                      <wpg:cNvGrpSpPr/>
                      <wpg:grpSpPr>
                        <a:xfrm>
                          <a:off x="0" y="0"/>
                          <a:ext cx="898072" cy="435429"/>
                          <a:chOff x="0" y="0"/>
                          <a:chExt cx="1143000" cy="353060"/>
                        </a:xfrm>
                      </wpg:grpSpPr>
                      <wps:wsp>
                        <wps:cNvPr id="40" name="Rectangle 40"/>
                        <wps:cNvSpPr/>
                        <wps:spPr>
                          <a:xfrm>
                            <a:off x="0" y="0"/>
                            <a:ext cx="1143000" cy="353060"/>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1" name="Text Box 2"/>
                        <wps:cNvSpPr txBox="1">
                          <a:spLocks noChangeArrowheads="1"/>
                        </wps:cNvSpPr>
                        <wps:spPr bwMode="auto">
                          <a:xfrm>
                            <a:off x="30480" y="40640"/>
                            <a:ext cx="1100019" cy="257810"/>
                          </a:xfrm>
                          <a:prstGeom prst="rect">
                            <a:avLst/>
                          </a:prstGeom>
                          <a:solidFill>
                            <a:srgbClr val="FFFFFF"/>
                          </a:solidFill>
                          <a:ln w="9525">
                            <a:noFill/>
                            <a:miter lim="800000"/>
                            <a:headEnd/>
                            <a:tailEnd/>
                          </a:ln>
                        </wps:spPr>
                        <wps:txbx>
                          <w:txbxContent>
                            <w:p w14:paraId="6BA49D37" w14:textId="77293C9F" w:rsidR="00CD1512" w:rsidRPr="00B26C7B" w:rsidRDefault="00CD1512" w:rsidP="00CD1512">
                              <w:pPr>
                                <w:spacing w:line="240" w:lineRule="auto"/>
                                <w:jc w:val="center"/>
                                <w:rPr>
                                  <w:sz w:val="18"/>
                                  <w:szCs w:val="18"/>
                                  <w:lang w:val="en-US"/>
                                </w:rPr>
                              </w:pPr>
                              <w:r>
                                <w:rPr>
                                  <w:b/>
                                  <w:bCs/>
                                  <w:sz w:val="18"/>
                                  <w:szCs w:val="18"/>
                                  <w:lang w:val="en-US"/>
                                </w:rPr>
                                <w:t>Pemeliharaan</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2AFD8C4F" id="Group 39" o:spid="_x0000_s1039" style="position:absolute;margin-left:322.9pt;margin-top:13.15pt;width:70.7pt;height:34.3pt;z-index:251697152;mso-width-relative:margin;mso-height-relative:margin" coordsize="11430,35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">
                <v:rect id="Rectangle 40" o:spid="_x0000_s1040" style="position:absolute;width:11430;height:35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" filled="f" strokecolor="#1f3763 [1604]" strokeweight="1pt"/>
                <v:shape id="Text Box 2" o:spid="_x0000_s1041" type="#_x0000_t202" style="position:absolute;left:304;top:406;width:11000;height:25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" stroked="f">
                  <v:textbox>
                    <w:txbxContent>
                      <w:p w14:paraId="6BA49D37" w14:textId="77293C9F" w:rsidR="00CD1512" w:rsidRPr="00B26C7B" w:rsidRDefault="00CD1512" w:rsidP="00CD1512">
                        <w:pPr>
                          <w:spacing w:line="240" w:lineRule="auto"/>
                          <w:jc w:val="center"/>
                          <w:rPr>
                            <w:sz w:val="18"/>
                            <w:szCs w:val="18"/>
                            <w:lang w:val="en-US"/>
                          </w:rPr>
                        </w:pPr>
                        <w:r>
                          <w:rPr>
                            <w:b/>
                            <w:bCs/>
                            <w:sz w:val="18"/>
                            <w:szCs w:val="18"/>
                            <w:lang w:val="en-US"/>
                          </w:rPr>
                          <w:t>Pemeliharaan</w:t>
                        </w:r>
                      </w:p>
                    </w:txbxContent>
                  </v:textbox>
                </v:shape>
              </v:group>
            </w:pict>
          </mc:Fallback>
        </mc:AlternateContent>
      </w:r>
      <w:r w:rsidR="0078587F">
        <w:rPr>
          <w:noProof/>
          <w:lang w:val="en-US"/>
        </w:rPr>
        <mc:AlternateContent>
          <mc:Choice Requires="wps">
            <w:drawing>
              <wp:anchor distT="0" distB="0" distL="114300" distR="114300" simplePos="0" relativeHeight="251706368" behindDoc="0" locked="0" layoutInCell="1" allowOverlap="1" wp14:anchorId="0A5A8384" wp14:editId="6B36E4B5">
                <wp:simplePos x="0" y="0"/>
                <wp:positionH relativeFrom="column">
                  <wp:posOffset>2386010</wp:posOffset>
                </wp:positionH>
                <wp:positionV relativeFrom="paragraph">
                  <wp:posOffset>155484</wp:posOffset>
                </wp:positionV>
                <wp:extent cx="0" cy="970099"/>
                <wp:effectExtent l="76200" t="38100" r="57150" b="20955"/>
                <wp:wrapNone/>
                <wp:docPr id="51" name="Straight Arrow Connector 51"/>
                <wp:cNvGraphicFramePr/>
                <a:graphic xmlns:a="http://schemas.openxmlformats.org/drawingml/2006/main">
                  <a:graphicData uri="http://schemas.microsoft.com/office/word/2010/wordprocessingShape">
                    <wps:wsp>
                      <wps:cNvCnPr/>
                      <wps:spPr>
                        <a:xfrm flipV="1">
                          <a:off x="0" y="0"/>
                          <a:ext cx="0" cy="970099"/>
                        </a:xfrm>
                        <a:prstGeom prst="straightConnector1">
                          <a:avLst/>
                        </a:prstGeom>
                        <a:ln>
                          <a:tailEnd type="triangle"/>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w14:anchorId="6B4B5FEF" id="Straight Arrow Connector 51" o:spid="_x0000_s1026" type="#_x0000_t32" style="position:absolute;margin-left:187.85pt;margin-top:12.25pt;width:0;height:76.4pt;flip:y;z-index:2517063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" strokecolor="#4472c4 [3204]" strokeweight="1pt">
                <v:stroke endarrow="block" joinstyle="miter"/>
              </v:shape>
            </w:pict>
          </mc:Fallback>
        </mc:AlternateContent>
      </w:r>
      <w:r w:rsidR="0078587F">
        <w:rPr>
          <w:noProof/>
          <w:lang w:val="en-US"/>
        </w:rPr>
        <mc:AlternateContent>
          <mc:Choice Requires="wps">
            <w:drawing>
              <wp:anchor distT="0" distB="0" distL="114300" distR="114300" simplePos="0" relativeHeight="251705344" behindDoc="0" locked="0" layoutInCell="1" allowOverlap="1" wp14:anchorId="647953FC" wp14:editId="1C9D3DD8">
                <wp:simplePos x="0" y="0"/>
                <wp:positionH relativeFrom="column">
                  <wp:posOffset>1382229</wp:posOffset>
                </wp:positionH>
                <wp:positionV relativeFrom="paragraph">
                  <wp:posOffset>119924</wp:posOffset>
                </wp:positionV>
                <wp:extent cx="0" cy="1008108"/>
                <wp:effectExtent l="76200" t="38100" r="57150" b="20955"/>
                <wp:wrapNone/>
                <wp:docPr id="50" name="Straight Arrow Connector 50"/>
                <wp:cNvGraphicFramePr/>
                <a:graphic xmlns:a="http://schemas.openxmlformats.org/drawingml/2006/main">
                  <a:graphicData uri="http://schemas.microsoft.com/office/word/2010/wordprocessingShape">
                    <wps:wsp>
                      <wps:cNvCnPr/>
                      <wps:spPr>
                        <a:xfrm flipV="1">
                          <a:off x="0" y="0"/>
                          <a:ext cx="0" cy="1008108"/>
                        </a:xfrm>
                        <a:prstGeom prst="straightConnector1">
                          <a:avLst/>
                        </a:prstGeom>
                        <a:ln>
                          <a:tailEnd type="triangle"/>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w14:anchorId="725D4B50" id="Straight Arrow Connector 50" o:spid="_x0000_s1026" type="#_x0000_t32" style="position:absolute;margin-left:108.85pt;margin-top:9.45pt;width:0;height:79.4pt;flip:y;z-index:2517053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" strokecolor="#4472c4 [3204]" strokeweight="1pt">
                <v:stroke endarrow="block" joinstyle="miter"/>
              </v:shape>
            </w:pict>
          </mc:Fallback>
        </mc:AlternateContent>
      </w:r>
    </w:p>
    <w:p w14:paraId="65FD9E97" w14:textId="392B8509" w:rsidR="00B80D97" w:rsidRDefault="0078587F" w:rsidP="00B80D97">
      <w:pPr>
        <w:rPr>
          <w:lang w:val="en-US"/>
        </w:rPr>
      </w:pPr>
      <w:r>
        <w:rPr>
          <w:noProof/>
          <w:lang w:val="en-US"/>
        </w:rPr>
        <mc:AlternateContent>
          <mc:Choice Requires="wps">
            <w:drawing>
              <wp:anchor distT="0" distB="0" distL="114300" distR="114300" simplePos="0" relativeHeight="251707392" behindDoc="0" locked="0" layoutInCell="1" allowOverlap="1" wp14:anchorId="559B6E27" wp14:editId="5B129103">
                <wp:simplePos x="0" y="0"/>
                <wp:positionH relativeFrom="column">
                  <wp:posOffset>3512820</wp:posOffset>
                </wp:positionH>
                <wp:positionV relativeFrom="paragraph">
                  <wp:posOffset>175351</wp:posOffset>
                </wp:positionV>
                <wp:extent cx="0" cy="669743"/>
                <wp:effectExtent l="76200" t="38100" r="57150" b="16510"/>
                <wp:wrapNone/>
                <wp:docPr id="52" name="Straight Arrow Connector 52"/>
                <wp:cNvGraphicFramePr/>
                <a:graphic xmlns:a="http://schemas.openxmlformats.org/drawingml/2006/main">
                  <a:graphicData uri="http://schemas.microsoft.com/office/word/2010/wordprocessingShape">
                    <wps:wsp>
                      <wps:cNvCnPr/>
                      <wps:spPr>
                        <a:xfrm flipV="1">
                          <a:off x="0" y="0"/>
                          <a:ext cx="0" cy="669743"/>
                        </a:xfrm>
                        <a:prstGeom prst="straightConnector1">
                          <a:avLst/>
                        </a:prstGeom>
                        <a:ln>
                          <a:tailEnd type="triangle"/>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w14:anchorId="0B684F7B" id="Straight Arrow Connector 52" o:spid="_x0000_s1026" type="#_x0000_t32" style="position:absolute;margin-left:276.6pt;margin-top:13.8pt;width:0;height:52.75pt;flip:y;z-index:2517073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" strokecolor="#4472c4 [3204]" strokeweight="1pt">
                <v:stroke endarrow="block" joinstyle="miter"/>
              </v:shape>
            </w:pict>
          </mc:Fallback>
        </mc:AlternateContent>
      </w:r>
    </w:p>
    <w:p w14:paraId="71EA7BEF" w14:textId="43A7EA46" w:rsidR="00B80D97" w:rsidRDefault="00E04528" w:rsidP="00B80D97">
      <w:pPr>
        <w:rPr>
          <w:lang w:val="en-US"/>
        </w:rPr>
      </w:pPr>
      <w:r>
        <w:rPr>
          <w:noProof/>
          <w:lang w:val="en-US"/>
        </w:rPr>
        <mc:AlternateContent>
          <mc:Choice Requires="wps">
            <w:drawing>
              <wp:anchor distT="0" distB="0" distL="114300" distR="114300" simplePos="0" relativeHeight="251702272" behindDoc="0" locked="0" layoutInCell="1" allowOverlap="1" wp14:anchorId="00699E0B" wp14:editId="1376BBE0">
                <wp:simplePos x="0" y="0"/>
                <wp:positionH relativeFrom="column">
                  <wp:posOffset>4655820</wp:posOffset>
                </wp:positionH>
                <wp:positionV relativeFrom="paragraph">
                  <wp:posOffset>36376</wp:posOffset>
                </wp:positionV>
                <wp:extent cx="0" cy="522968"/>
                <wp:effectExtent l="0" t="0" r="38100" b="29845"/>
                <wp:wrapNone/>
                <wp:docPr id="47" name="Connector: Elbow 47"/>
                <wp:cNvGraphicFramePr/>
                <a:graphic xmlns:a="http://schemas.openxmlformats.org/drawingml/2006/main">
                  <a:graphicData uri="http://schemas.microsoft.com/office/word/2010/wordprocessingShape">
                    <wps:wsp>
                      <wps:cNvCnPr/>
                      <wps:spPr>
                        <a:xfrm>
                          <a:off x="0" y="0"/>
                          <a:ext cx="0" cy="522968"/>
                        </a:xfrm>
                        <a:prstGeom prst="bentConnector3">
                          <a:avLst/>
                        </a:prstGeom>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w14:anchorId="3246D2F2" id="Connector: Elbow 47" o:spid="_x0000_s1026" type="#_x0000_t34" style="position:absolute;margin-left:366.6pt;margin-top:2.85pt;width:0;height:41.2pt;z-index:2517022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" strokecolor="#4472c4 [3204]" strokeweight="1pt"/>
            </w:pict>
          </mc:Fallback>
        </mc:AlternateContent>
      </w:r>
    </w:p>
    <w:p w14:paraId="2A554982" w14:textId="63C2DF82" w:rsidR="00C739CD" w:rsidRDefault="00E04528" w:rsidP="00B80D97">
      <w:pPr>
        <w:rPr>
          <w:lang w:val="en-US"/>
        </w:rPr>
      </w:pPr>
      <w:r>
        <w:rPr>
          <w:noProof/>
          <w:lang w:val="en-US"/>
        </w:rPr>
        <mc:AlternateContent>
          <mc:Choice Requires="wps">
            <w:drawing>
              <wp:anchor distT="0" distB="0" distL="114300" distR="114300" simplePos="0" relativeHeight="251703296" behindDoc="0" locked="0" layoutInCell="1" allowOverlap="1" wp14:anchorId="6009DF0B" wp14:editId="5888B965">
                <wp:simplePos x="0" y="0"/>
                <wp:positionH relativeFrom="column">
                  <wp:posOffset>404949</wp:posOffset>
                </wp:positionH>
                <wp:positionV relativeFrom="paragraph">
                  <wp:posOffset>273685</wp:posOffset>
                </wp:positionV>
                <wp:extent cx="4250871" cy="0"/>
                <wp:effectExtent l="0" t="0" r="0" b="0"/>
                <wp:wrapNone/>
                <wp:docPr id="48" name="Straight Connector 48"/>
                <wp:cNvGraphicFramePr/>
                <a:graphic xmlns:a="http://schemas.openxmlformats.org/drawingml/2006/main">
                  <a:graphicData uri="http://schemas.microsoft.com/office/word/2010/wordprocessingShape">
                    <wps:wsp>
                      <wps:cNvCnPr/>
                      <wps:spPr>
                        <a:xfrm flipH="1">
                          <a:off x="0" y="0"/>
                          <a:ext cx="4250871" cy="0"/>
                        </a:xfrm>
                        <a:prstGeom prst="line">
                          <a:avLst/>
                        </a:prstGeom>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line w14:anchorId="0D6B9DF9" id="Straight Connector 48" o:spid="_x0000_s1026" style="position:absolute;flip:x;z-index:251703296;visibility:visible;mso-wrap-style:square;mso-wrap-distance-left:9pt;mso-wrap-distance-top:0;mso-wrap-distance-right:9pt;mso-wrap-distance-bottom:0;mso-position-horizontal:absolute;mso-position-horizontal-relative:text;mso-position-vertical:absolute;mso-position-vertical-relative:text" from="31.9pt,21.55pt" to="366.6pt,21.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" strokecolor="#4472c4 [3204]" strokeweight="1pt">
                <v:stroke joinstyle="miter"/>
              </v:line>
            </w:pict>
          </mc:Fallback>
        </mc:AlternateContent>
      </w:r>
    </w:p>
    <w:p w14:paraId="76710EEB" w14:textId="61E43F48" w:rsidR="00B80D97" w:rsidRDefault="00A30D41" w:rsidP="00B80D97">
      <w:pPr>
        <w:rPr>
          <w:lang w:val="en-US"/>
        </w:rPr>
      </w:pPr>
      <w:r>
        <w:rPr>
          <w:noProof/>
        </w:rPr>
        <mc:AlternateContent>
          <mc:Choice Requires="wps">
            <w:drawing>
              <wp:anchor distT="0" distB="0" distL="114300" distR="114300" simplePos="0" relativeHeight="251709440" behindDoc="0" locked="0" layoutInCell="1" allowOverlap="1" wp14:anchorId="7BCCBD78" wp14:editId="1EA9B51E">
                <wp:simplePos x="0" y="0"/>
                <wp:positionH relativeFrom="column">
                  <wp:posOffset>404949</wp:posOffset>
                </wp:positionH>
                <wp:positionV relativeFrom="paragraph">
                  <wp:posOffset>52524</wp:posOffset>
                </wp:positionV>
                <wp:extent cx="4250327" cy="635"/>
                <wp:effectExtent l="0" t="0" r="0" b="0"/>
                <wp:wrapNone/>
                <wp:docPr id="53" name="Text Box 53"/>
                <wp:cNvGraphicFramePr/>
                <a:graphic xmlns:a="http://schemas.openxmlformats.org/drawingml/2006/main">
                  <a:graphicData uri="http://schemas.microsoft.com/office/word/2010/wordprocessingShape">
                    <wps:wsp>
                      <wps:cNvSpPr txBox="1"/>
                      <wps:spPr>
                        <a:xfrm>
                          <a:off x="0" y="0"/>
                          <a:ext cx="4250327" cy="635"/>
                        </a:xfrm>
                        <a:prstGeom prst="rect">
                          <a:avLst/>
                        </a:prstGeom>
                        <a:solidFill>
                          <a:prstClr val="white"/>
                        </a:solidFill>
                        <a:ln>
                          <a:noFill/>
                        </a:ln>
                      </wps:spPr>
                      <wps:txbx>
                        <w:txbxContent>
                          <w:p w14:paraId="3509F196" w14:textId="782F1F77" w:rsidR="00BF06A3" w:rsidRPr="001117AB" w:rsidRDefault="00BF06A3" w:rsidP="00A30D41">
                            <w:pPr>
                              <w:pStyle w:val="Caption"/>
                              <w:jc w:val="center"/>
                              <w:rPr>
                                <w:rFonts w:ascii="Times New Roman" w:hAnsi="Times New Roman" w:cs="Times New Roman"/>
                                <w:noProof/>
                                <w:lang w:val="en-US"/>
                              </w:rPr>
                            </w:pPr>
                            <w:r w:rsidRPr="001117AB">
                              <w:rPr>
                                <w:rFonts w:ascii="Times New Roman" w:hAnsi="Times New Roman" w:cs="Times New Roman"/>
                              </w:rPr>
                              <w:t xml:space="preserve">gambar </w:t>
                            </w:r>
                            <w:r w:rsidRPr="001117AB">
                              <w:rPr>
                                <w:rFonts w:ascii="Times New Roman" w:hAnsi="Times New Roman" w:cs="Times New Roman"/>
                              </w:rPr>
                              <w:fldChar w:fldCharType="begin"/>
                            </w:r>
                            <w:r w:rsidRPr="001117AB">
                              <w:rPr>
                                <w:rFonts w:ascii="Times New Roman" w:hAnsi="Times New Roman" w:cs="Times New Roman"/>
                              </w:rPr>
                              <w:instrText xml:space="preserve"> SEQ gambar \* ARABIC </w:instrText>
                            </w:r>
                            <w:r w:rsidRPr="001117AB">
                              <w:rPr>
                                <w:rFonts w:ascii="Times New Roman" w:hAnsi="Times New Roman" w:cs="Times New Roman"/>
                              </w:rPr>
                              <w:fldChar w:fldCharType="separate"/>
                            </w:r>
                            <w:r w:rsidRPr="001117AB">
                              <w:rPr>
                                <w:rFonts w:ascii="Times New Roman" w:hAnsi="Times New Roman" w:cs="Times New Roman"/>
                                <w:noProof/>
                              </w:rPr>
                              <w:t>2</w:t>
                            </w:r>
                            <w:r w:rsidRPr="001117AB">
                              <w:rPr>
                                <w:rFonts w:ascii="Times New Roman" w:hAnsi="Times New Roman" w:cs="Times New Roman"/>
                              </w:rPr>
                              <w:fldChar w:fldCharType="end"/>
                            </w:r>
                            <w:r w:rsidRPr="001117AB">
                              <w:rPr>
                                <w:rFonts w:ascii="Times New Roman" w:hAnsi="Times New Roman" w:cs="Times New Roman"/>
                              </w:rPr>
                              <w:t xml:space="preserve"> Tahapan Waterfall</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BCCBD78" id="Text Box 53" o:spid="_x0000_s1042" type="#_x0000_t202" style="position:absolute;margin-left:31.9pt;margin-top:4.15pt;width:334.65pt;height:.05pt;z-index:2517094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" stroked="f">
                <v:textbox style="mso-fit-shape-to-text:t" inset="0,0,0,0">
                  <w:txbxContent>
                    <w:p w14:paraId="3509F196" w14:textId="782F1F77" w:rsidR="00BF06A3" w:rsidRPr="001117AB" w:rsidRDefault="00BF06A3" w:rsidP="00A30D41">
                      <w:pPr>
                        <w:pStyle w:val="Caption"/>
                        <w:jc w:val="center"/>
                        <w:rPr>
                          <w:rFonts w:ascii="Times New Roman" w:hAnsi="Times New Roman" w:cs="Times New Roman"/>
                          <w:noProof/>
                          <w:lang w:val="en-US"/>
                        </w:rPr>
                      </w:pPr>
                      <w:r w:rsidRPr="001117AB">
                        <w:rPr>
                          <w:rFonts w:ascii="Times New Roman" w:hAnsi="Times New Roman" w:cs="Times New Roman"/>
                        </w:rPr>
                        <w:t xml:space="preserve">gambar </w:t>
                      </w:r>
                      <w:r w:rsidRPr="001117AB">
                        <w:rPr>
                          <w:rFonts w:ascii="Times New Roman" w:hAnsi="Times New Roman" w:cs="Times New Roman"/>
                        </w:rPr>
                        <w:fldChar w:fldCharType="begin"/>
                      </w:r>
                      <w:r w:rsidRPr="001117AB">
                        <w:rPr>
                          <w:rFonts w:ascii="Times New Roman" w:hAnsi="Times New Roman" w:cs="Times New Roman"/>
                        </w:rPr>
                        <w:instrText xml:space="preserve"> SEQ gambar \* ARABIC </w:instrText>
                      </w:r>
                      <w:r w:rsidRPr="001117AB">
                        <w:rPr>
                          <w:rFonts w:ascii="Times New Roman" w:hAnsi="Times New Roman" w:cs="Times New Roman"/>
                        </w:rPr>
                        <w:fldChar w:fldCharType="separate"/>
                      </w:r>
                      <w:r w:rsidRPr="001117AB">
                        <w:rPr>
                          <w:rFonts w:ascii="Times New Roman" w:hAnsi="Times New Roman" w:cs="Times New Roman"/>
                          <w:noProof/>
                        </w:rPr>
                        <w:t>2</w:t>
                      </w:r>
                      <w:r w:rsidRPr="001117AB">
                        <w:rPr>
                          <w:rFonts w:ascii="Times New Roman" w:hAnsi="Times New Roman" w:cs="Times New Roman"/>
                        </w:rPr>
                        <w:fldChar w:fldCharType="end"/>
                      </w:r>
                      <w:r w:rsidRPr="001117AB">
                        <w:rPr>
                          <w:rFonts w:ascii="Times New Roman" w:hAnsi="Times New Roman" w:cs="Times New Roman"/>
                        </w:rPr>
                        <w:t xml:space="preserve"> Tahapan Waterfall</w:t>
                      </w:r>
                    </w:p>
                  </w:txbxContent>
                </v:textbox>
              </v:shape>
            </w:pict>
          </mc:Fallback>
        </mc:AlternateContent>
      </w:r>
    </w:p>
    <w:p w14:paraId="0C5C93BD" w14:textId="4ACB65B1" w:rsidR="006418D5" w:rsidRPr="006418D5" w:rsidRDefault="006418D5" w:rsidP="006418D5">
      <w:pPr>
        <w:pStyle w:val="Subtitle"/>
        <w:rPr>
          <w:lang w:val="en-US"/>
        </w:rPr>
      </w:pPr>
      <w:r>
        <w:rPr>
          <w:lang w:val="en-US"/>
        </w:rPr>
        <w:t xml:space="preserve">Berdasarkan gambar 2, tahapan </w:t>
      </w:r>
      <w:r>
        <w:rPr>
          <w:i/>
          <w:iCs/>
          <w:lang w:val="en-US"/>
        </w:rPr>
        <w:t>waterfall</w:t>
      </w:r>
      <w:r>
        <w:rPr>
          <w:lang w:val="en-US"/>
        </w:rPr>
        <w:t xml:space="preserve"> memiliki 5 tahapan dengan detail sebagai berikut:</w:t>
      </w:r>
    </w:p>
    <w:p w14:paraId="0BE7F25B" w14:textId="122B6AC3" w:rsidR="00B80D97" w:rsidRDefault="00EF39A5" w:rsidP="00EF39A5">
      <w:pPr>
        <w:pStyle w:val="Heading2"/>
        <w:numPr>
          <w:ilvl w:val="0"/>
          <w:numId w:val="26"/>
        </w:numPr>
        <w:rPr>
          <w:lang w:val="en-US"/>
        </w:rPr>
      </w:pPr>
      <w:r>
        <w:rPr>
          <w:lang w:val="en-US"/>
        </w:rPr>
        <w:t>Analisa Kebutuhan</w:t>
      </w:r>
    </w:p>
    <w:p w14:paraId="26AB7210" w14:textId="6C48C483" w:rsidR="004649F2" w:rsidRDefault="004649F2" w:rsidP="004649F2">
      <w:pPr>
        <w:pStyle w:val="Subtitle"/>
        <w:rPr>
          <w:lang w:val="en-US"/>
        </w:rPr>
      </w:pPr>
      <w:r>
        <w:rPr>
          <w:lang w:val="en-US"/>
        </w:rPr>
        <w:tab/>
        <w:t xml:space="preserve">Proses analisa di lakukan dengan </w:t>
      </w:r>
      <w:r w:rsidR="00825B40">
        <w:rPr>
          <w:lang w:val="en-US"/>
        </w:rPr>
        <w:t xml:space="preserve">melakukan analisa secara mendalam </w:t>
      </w:r>
      <w:r w:rsidR="00CE092D">
        <w:rPr>
          <w:lang w:val="en-US"/>
        </w:rPr>
        <w:t>dan mendefinisikan kebutuhan yang harus dipenuhi oleh program atau aplikasi yang akan dikembangkan</w:t>
      </w:r>
      <w:r w:rsidR="002F35B8">
        <w:rPr>
          <w:lang w:val="en-US"/>
        </w:rPr>
        <w:t>. Pada tahap ini, kebutuhan sistem meliputi halaman login dan signup, lupa password</w:t>
      </w:r>
      <w:r w:rsidR="00BC7856">
        <w:rPr>
          <w:lang w:val="en-US"/>
        </w:rPr>
        <w:t>, halaman Beranda, Presensi, Histori serta akun pengguna</w:t>
      </w:r>
      <w:r w:rsidR="008E4183">
        <w:rPr>
          <w:lang w:val="en-US"/>
        </w:rPr>
        <w:t>.</w:t>
      </w:r>
    </w:p>
    <w:p w14:paraId="3EA7CF33" w14:textId="130A059F" w:rsidR="00286D17" w:rsidRDefault="00286D17" w:rsidP="00286D17">
      <w:pPr>
        <w:pStyle w:val="Heading2"/>
        <w:numPr>
          <w:ilvl w:val="0"/>
          <w:numId w:val="26"/>
        </w:numPr>
        <w:rPr>
          <w:lang w:val="en-US"/>
        </w:rPr>
      </w:pPr>
      <w:r>
        <w:rPr>
          <w:lang w:val="en-US"/>
        </w:rPr>
        <w:t xml:space="preserve"> Desain Sistem</w:t>
      </w:r>
    </w:p>
    <w:p w14:paraId="02865997" w14:textId="6BB165C0" w:rsidR="002754CA" w:rsidRDefault="002754CA" w:rsidP="002754CA">
      <w:pPr>
        <w:pStyle w:val="Subtitle"/>
        <w:rPr>
          <w:lang w:val="en-US"/>
        </w:rPr>
      </w:pPr>
      <w:r>
        <w:rPr>
          <w:lang w:val="en-US"/>
        </w:rPr>
        <w:tab/>
        <w:t>Desain sistem berfokus pada pengembangan perangkat lunak</w:t>
      </w:r>
      <w:r w:rsidR="00A47EAF">
        <w:rPr>
          <w:lang w:val="en-US"/>
        </w:rPr>
        <w:t xml:space="preserve">, </w:t>
      </w:r>
      <w:r>
        <w:rPr>
          <w:lang w:val="en-US"/>
        </w:rPr>
        <w:t xml:space="preserve">prosedur penulisan kode </w:t>
      </w:r>
      <w:r w:rsidR="00A47EAF">
        <w:rPr>
          <w:lang w:val="en-US"/>
        </w:rPr>
        <w:t xml:space="preserve">dan implementasi </w:t>
      </w:r>
      <w:r w:rsidR="00A47EAF">
        <w:rPr>
          <w:i/>
          <w:iCs/>
          <w:lang w:val="en-US"/>
        </w:rPr>
        <w:t xml:space="preserve">user interface </w:t>
      </w:r>
      <w:r w:rsidR="00DF757C">
        <w:rPr>
          <w:lang w:val="en-US"/>
        </w:rPr>
        <w:t xml:space="preserve">berupa </w:t>
      </w:r>
      <w:r w:rsidR="00A20C17">
        <w:rPr>
          <w:lang w:val="en-US"/>
        </w:rPr>
        <w:t xml:space="preserve">sketsa atau biasa disebut dengan </w:t>
      </w:r>
      <w:r w:rsidR="00051B7C">
        <w:rPr>
          <w:i/>
          <w:iCs/>
          <w:lang w:val="en-US"/>
        </w:rPr>
        <w:t>wireframe</w:t>
      </w:r>
      <w:r w:rsidR="00392E92">
        <w:rPr>
          <w:lang w:val="en-US"/>
        </w:rPr>
        <w:t>,</w:t>
      </w:r>
      <w:r w:rsidR="00ED52AD">
        <w:rPr>
          <w:lang w:val="en-US"/>
        </w:rPr>
        <w:t xml:space="preserve"> tahapan pembautan wireframe digunakan</w:t>
      </w:r>
      <w:r w:rsidR="00392E92">
        <w:rPr>
          <w:lang w:val="en-US"/>
        </w:rPr>
        <w:t xml:space="preserve"> tools</w:t>
      </w:r>
      <w:r w:rsidR="00ED52AD">
        <w:rPr>
          <w:lang w:val="en-US"/>
        </w:rPr>
        <w:t xml:space="preserve"> </w:t>
      </w:r>
      <w:r w:rsidR="00392E92">
        <w:rPr>
          <w:lang w:val="en-US"/>
        </w:rPr>
        <w:t>untuk membuat wireframe pada penelitian ini adalah whimsical</w:t>
      </w:r>
      <w:r w:rsidR="00944826">
        <w:rPr>
          <w:lang w:val="en-US"/>
        </w:rPr>
        <w:t>, pada tahap ini pula dilakukan analisa seperti apa sistem aka</w:t>
      </w:r>
      <w:r w:rsidR="006B1383">
        <w:rPr>
          <w:lang w:val="en-US"/>
        </w:rPr>
        <w:t>n dibuat dan proses kerja yang terdapat didalamnya</w:t>
      </w:r>
      <w:r w:rsidR="00CF2DE1">
        <w:rPr>
          <w:lang w:val="en-US"/>
        </w:rPr>
        <w:t>.</w:t>
      </w:r>
      <w:r w:rsidR="00D45615">
        <w:rPr>
          <w:lang w:val="en-US"/>
        </w:rPr>
        <w:t xml:space="preserve"> Selain sktetsa, pada tahap desain juga dibuat rancangan </w:t>
      </w:r>
      <w:r w:rsidR="00E661A7">
        <w:rPr>
          <w:lang w:val="en-US"/>
        </w:rPr>
        <w:t xml:space="preserve">ERD atau </w:t>
      </w:r>
      <w:r w:rsidR="00E661A7">
        <w:rPr>
          <w:i/>
          <w:iCs/>
          <w:lang w:val="en-US"/>
        </w:rPr>
        <w:t xml:space="preserve">Entity Relationship </w:t>
      </w:r>
      <w:r w:rsidR="00E661A7">
        <w:rPr>
          <w:i/>
          <w:iCs/>
          <w:lang w:val="en-US"/>
        </w:rPr>
        <w:lastRenderedPageBreak/>
        <w:t>Diagram</w:t>
      </w:r>
      <w:r w:rsidR="00B721A4">
        <w:rPr>
          <w:i/>
          <w:iCs/>
          <w:lang w:val="en-US"/>
        </w:rPr>
        <w:t xml:space="preserve"> </w:t>
      </w:r>
      <w:r w:rsidR="004E3210">
        <w:rPr>
          <w:lang w:val="en-US"/>
        </w:rPr>
        <w:t>dan</w:t>
      </w:r>
      <w:r w:rsidR="00B721A4">
        <w:rPr>
          <w:lang w:val="en-US"/>
        </w:rPr>
        <w:t xml:space="preserve"> UML atau </w:t>
      </w:r>
      <w:r w:rsidR="00B721A4">
        <w:rPr>
          <w:i/>
          <w:iCs/>
          <w:lang w:val="en-US"/>
        </w:rPr>
        <w:t>Unified</w:t>
      </w:r>
      <w:r w:rsidR="00614C2C">
        <w:rPr>
          <w:i/>
          <w:iCs/>
          <w:lang w:val="en-US"/>
        </w:rPr>
        <w:t xml:space="preserve"> Modeling </w:t>
      </w:r>
      <w:r w:rsidR="006A03A9">
        <w:rPr>
          <w:i/>
          <w:iCs/>
          <w:lang w:val="en-US"/>
        </w:rPr>
        <w:t>Language</w:t>
      </w:r>
      <w:r w:rsidR="004E3210">
        <w:rPr>
          <w:i/>
          <w:iCs/>
          <w:lang w:val="en-US"/>
        </w:rPr>
        <w:t xml:space="preserve"> </w:t>
      </w:r>
      <w:r w:rsidR="00463A0F">
        <w:rPr>
          <w:lang w:val="en-US"/>
        </w:rPr>
        <w:t>dengan menggunakan</w:t>
      </w:r>
      <w:r w:rsidR="00F30DF6">
        <w:rPr>
          <w:lang w:val="en-US"/>
        </w:rPr>
        <w:t xml:space="preserve"> beberapa model diagram </w:t>
      </w:r>
      <w:r w:rsidR="00E821F6">
        <w:rPr>
          <w:lang w:val="en-US"/>
        </w:rPr>
        <w:t>diantaranya adalah</w:t>
      </w:r>
      <w:r w:rsidR="003A18D2">
        <w:rPr>
          <w:lang w:val="en-US"/>
        </w:rPr>
        <w:t xml:space="preserve"> </w:t>
      </w:r>
      <w:r w:rsidR="00035713">
        <w:rPr>
          <w:lang w:val="en-US"/>
        </w:rPr>
        <w:t>Class</w:t>
      </w:r>
      <w:r w:rsidR="003A18D2">
        <w:rPr>
          <w:lang w:val="en-US"/>
        </w:rPr>
        <w:t xml:space="preserve"> Diagram, Activity Diagram,</w:t>
      </w:r>
      <w:r w:rsidR="00C05FD4">
        <w:rPr>
          <w:lang w:val="en-US"/>
        </w:rPr>
        <w:t xml:space="preserve"> Sequence Diagram</w:t>
      </w:r>
      <w:r w:rsidR="00001AD7">
        <w:rPr>
          <w:lang w:val="en-US"/>
        </w:rPr>
        <w:t xml:space="preserve"> dan </w:t>
      </w:r>
      <w:r w:rsidR="00A77825">
        <w:rPr>
          <w:lang w:val="en-US"/>
        </w:rPr>
        <w:t>Use Case Diagram</w:t>
      </w:r>
      <w:r w:rsidR="008D74CF">
        <w:rPr>
          <w:lang w:val="en-US"/>
        </w:rPr>
        <w:t>.</w:t>
      </w:r>
    </w:p>
    <w:p w14:paraId="0F995BD5" w14:textId="345A79A8" w:rsidR="00AC5079" w:rsidRDefault="00AC5079" w:rsidP="00AC5079">
      <w:pPr>
        <w:pStyle w:val="Heading2"/>
        <w:numPr>
          <w:ilvl w:val="0"/>
          <w:numId w:val="26"/>
        </w:numPr>
        <w:rPr>
          <w:lang w:val="en-US"/>
        </w:rPr>
      </w:pPr>
      <w:r>
        <w:rPr>
          <w:lang w:val="en-US"/>
        </w:rPr>
        <w:t xml:space="preserve"> Implementasi</w:t>
      </w:r>
    </w:p>
    <w:p w14:paraId="0DFA0012" w14:textId="15298A0F" w:rsidR="009072AD" w:rsidRDefault="009072AD" w:rsidP="009072AD">
      <w:pPr>
        <w:pStyle w:val="Subtitle"/>
        <w:rPr>
          <w:i/>
          <w:iCs/>
          <w:lang w:val="en-US"/>
        </w:rPr>
      </w:pPr>
      <w:r>
        <w:rPr>
          <w:lang w:val="en-US"/>
        </w:rPr>
        <w:tab/>
      </w:r>
      <w:r w:rsidR="00921CF9">
        <w:rPr>
          <w:lang w:val="en-US"/>
        </w:rPr>
        <w:t>Tahap implementasi adalah tahap untuk menerjemahkan desain aplikasi atau perangkat lunak kedalam baris kode yang</w:t>
      </w:r>
      <w:r w:rsidR="00E4136E">
        <w:rPr>
          <w:lang w:val="en-US"/>
        </w:rPr>
        <w:t xml:space="preserve"> </w:t>
      </w:r>
      <w:r w:rsidR="00921CF9">
        <w:rPr>
          <w:lang w:val="en-US"/>
        </w:rPr>
        <w:t xml:space="preserve">akan menghasilkan aplikasi </w:t>
      </w:r>
      <w:r w:rsidR="00274298">
        <w:rPr>
          <w:lang w:val="en-US"/>
        </w:rPr>
        <w:t xml:space="preserve"> sesuai</w:t>
      </w:r>
      <w:r w:rsidR="00921CF9">
        <w:rPr>
          <w:lang w:val="en-US"/>
        </w:rPr>
        <w:t xml:space="preserve"> dengan spesifikasi desain pada tahap </w:t>
      </w:r>
      <w:r w:rsidR="002C3A81">
        <w:rPr>
          <w:lang w:val="en-US"/>
        </w:rPr>
        <w:t xml:space="preserve">desain sistem, </w:t>
      </w:r>
      <w:r w:rsidR="00CD6EA5">
        <w:rPr>
          <w:lang w:val="en-US"/>
        </w:rPr>
        <w:t xml:space="preserve">implementasi </w:t>
      </w:r>
      <w:r w:rsidR="008B3502">
        <w:rPr>
          <w:lang w:val="en-US"/>
        </w:rPr>
        <w:t xml:space="preserve">pada tahap ini menggunakan bahasa pemrograman kotlin dan android studio sebagai IDE atau </w:t>
      </w:r>
      <w:r w:rsidR="005D661C" w:rsidRPr="00EA6154">
        <w:rPr>
          <w:i/>
          <w:iCs/>
          <w:lang w:val="en-US"/>
        </w:rPr>
        <w:t>I</w:t>
      </w:r>
      <w:r w:rsidR="008B3502" w:rsidRPr="00EA6154">
        <w:rPr>
          <w:i/>
          <w:iCs/>
          <w:lang w:val="en-US"/>
        </w:rPr>
        <w:t>ntegration Development Environment</w:t>
      </w:r>
      <w:r w:rsidR="00AE05B6">
        <w:rPr>
          <w:i/>
          <w:iCs/>
          <w:lang w:val="en-US"/>
        </w:rPr>
        <w:t>.</w:t>
      </w:r>
    </w:p>
    <w:p w14:paraId="75A21526" w14:textId="0E6EE181" w:rsidR="00AE3944" w:rsidRDefault="00AE3944" w:rsidP="00AE3944">
      <w:pPr>
        <w:pStyle w:val="Heading2"/>
        <w:numPr>
          <w:ilvl w:val="0"/>
          <w:numId w:val="26"/>
        </w:numPr>
        <w:rPr>
          <w:lang w:val="en-US"/>
        </w:rPr>
      </w:pPr>
      <w:r>
        <w:rPr>
          <w:lang w:val="en-US"/>
        </w:rPr>
        <w:t>Integrasi dan Pengujian</w:t>
      </w:r>
    </w:p>
    <w:p w14:paraId="3CFCC990" w14:textId="0917ED51" w:rsidR="00B57D93" w:rsidRDefault="00425B47" w:rsidP="00B57D93">
      <w:pPr>
        <w:pStyle w:val="Subtitle"/>
        <w:rPr>
          <w:i/>
          <w:iCs/>
          <w:lang w:val="en-US"/>
        </w:rPr>
      </w:pPr>
      <w:r>
        <w:rPr>
          <w:lang w:val="en-US"/>
        </w:rPr>
        <w:tab/>
      </w:r>
      <w:r w:rsidR="000709FF">
        <w:rPr>
          <w:lang w:val="en-US"/>
        </w:rPr>
        <w:t>Aplikasi yang telah melalui tahapan implementasi kemudian akan dilakukan p</w:t>
      </w:r>
      <w:r>
        <w:rPr>
          <w:lang w:val="en-US"/>
        </w:rPr>
        <w:t>engujian</w:t>
      </w:r>
      <w:r w:rsidR="00051DC4">
        <w:rPr>
          <w:lang w:val="en-US"/>
        </w:rPr>
        <w:t xml:space="preserve">, hal ini </w:t>
      </w:r>
      <w:r>
        <w:rPr>
          <w:lang w:val="en-US"/>
        </w:rPr>
        <w:t>diperlukan untuk mengetahui fungsionalitas aplikasi, baik dari sisi logic ataupun fungsional aplikasi itu sendiri</w:t>
      </w:r>
      <w:r w:rsidR="00BF2B1F">
        <w:rPr>
          <w:lang w:val="en-US"/>
        </w:rPr>
        <w:t xml:space="preserve"> sehingga jika terjadi kesalahan pada aplikasi atau </w:t>
      </w:r>
      <w:r w:rsidR="00BF2B1F">
        <w:rPr>
          <w:i/>
          <w:iCs/>
          <w:lang w:val="en-US"/>
        </w:rPr>
        <w:t xml:space="preserve">bug </w:t>
      </w:r>
      <w:r w:rsidR="00BF2B1F">
        <w:rPr>
          <w:lang w:val="en-US"/>
        </w:rPr>
        <w:t>akan terdeteksi untuk selanjutnya</w:t>
      </w:r>
      <w:r w:rsidR="00A65B48">
        <w:rPr>
          <w:lang w:val="en-US"/>
        </w:rPr>
        <w:t xml:space="preserve"> </w:t>
      </w:r>
      <w:r w:rsidR="00A24A37">
        <w:rPr>
          <w:lang w:val="en-US"/>
        </w:rPr>
        <w:t>dilakukan perbaikan sebelum sampai kedalam tahapan produksi</w:t>
      </w:r>
      <w:r w:rsidR="00B57D93">
        <w:rPr>
          <w:lang w:val="en-US"/>
        </w:rPr>
        <w:t xml:space="preserve">, pada penelitian ini, metode pengujian yang dipakai adalah metode pengujian </w:t>
      </w:r>
      <w:r w:rsidR="00B57D93" w:rsidRPr="00B57D93">
        <w:rPr>
          <w:i/>
          <w:iCs/>
          <w:lang w:val="en-US"/>
        </w:rPr>
        <w:t>blackbox</w:t>
      </w:r>
    </w:p>
    <w:p w14:paraId="75F7FB96" w14:textId="68FE46B8" w:rsidR="00AC7C01" w:rsidRDefault="00AC7C01" w:rsidP="00AC7C01">
      <w:pPr>
        <w:pStyle w:val="Heading2"/>
        <w:numPr>
          <w:ilvl w:val="0"/>
          <w:numId w:val="26"/>
        </w:numPr>
        <w:rPr>
          <w:lang w:val="en-US"/>
        </w:rPr>
      </w:pPr>
      <w:r>
        <w:rPr>
          <w:lang w:val="en-US"/>
        </w:rPr>
        <w:t>Pemeliharaan</w:t>
      </w:r>
    </w:p>
    <w:p w14:paraId="7DEBEBBF" w14:textId="703C55AF" w:rsidR="00AC7C01" w:rsidRDefault="00C1083A" w:rsidP="00C1083A">
      <w:pPr>
        <w:pStyle w:val="Subtitle"/>
        <w:rPr>
          <w:lang w:val="en-US"/>
        </w:rPr>
      </w:pPr>
      <w:r>
        <w:rPr>
          <w:lang w:val="en-US"/>
        </w:rPr>
        <w:tab/>
      </w:r>
      <w:r w:rsidR="00F81954">
        <w:rPr>
          <w:lang w:val="en-US"/>
        </w:rPr>
        <w:t>Pemeliharaan aplikasi dilakukan untuk menagani perubahan konfigurasi pada tiap versi yang berbeda</w:t>
      </w:r>
      <w:r w:rsidR="000D50A0">
        <w:rPr>
          <w:lang w:val="en-US"/>
        </w:rPr>
        <w:t xml:space="preserve">, versi yang dimaksud bisa berupa pembaruan versi dari komponen pendukung aplikasi android seperti gradle, library, dan versi dari android itu sendiri yang dijadwalkan </w:t>
      </w:r>
      <w:r w:rsidR="00595C7C">
        <w:rPr>
          <w:lang w:val="en-US"/>
        </w:rPr>
        <w:t xml:space="preserve">pada tiap tahun </w:t>
      </w:r>
      <w:r w:rsidR="00E25A00">
        <w:rPr>
          <w:lang w:val="en-US"/>
        </w:rPr>
        <w:t>akan mengalami penambahan versi secara sekuensial</w:t>
      </w:r>
      <w:r w:rsidR="00482C80">
        <w:rPr>
          <w:lang w:val="en-US"/>
        </w:rPr>
        <w:t xml:space="preserve">, pemeliharaan juga perlu dilakukan bilamana terdapat </w:t>
      </w:r>
      <w:r w:rsidR="00482C80">
        <w:rPr>
          <w:i/>
          <w:iCs/>
          <w:lang w:val="en-US"/>
        </w:rPr>
        <w:t>bug</w:t>
      </w:r>
      <w:r w:rsidR="00482C80">
        <w:rPr>
          <w:lang w:val="en-US"/>
        </w:rPr>
        <w:t xml:space="preserve"> aplikasi yang muncul ketika terjadi perubahan</w:t>
      </w:r>
      <w:r w:rsidR="00D02CFD">
        <w:rPr>
          <w:lang w:val="en-US"/>
        </w:rPr>
        <w:t xml:space="preserve"> pada komponen aplikasi</w:t>
      </w:r>
      <w:r w:rsidR="00B07B6F">
        <w:rPr>
          <w:lang w:val="en-US"/>
        </w:rPr>
        <w:t xml:space="preserve"> ataupun yang tidak terdeteksi ketika proses pengujian berlangsung</w:t>
      </w:r>
      <w:r w:rsidR="00AC29B8">
        <w:rPr>
          <w:lang w:val="en-US"/>
        </w:rPr>
        <w:t>.</w:t>
      </w:r>
    </w:p>
    <w:p w14:paraId="55AFFCCE" w14:textId="5375D080" w:rsidR="00064067" w:rsidRPr="00064067" w:rsidRDefault="00064067" w:rsidP="00064067">
      <w:pPr>
        <w:pStyle w:val="Heading2"/>
        <w:numPr>
          <w:ilvl w:val="0"/>
          <w:numId w:val="26"/>
        </w:numPr>
        <w:rPr>
          <w:lang w:val="en-US"/>
        </w:rPr>
      </w:pPr>
      <w:r>
        <w:rPr>
          <w:lang w:val="en-US"/>
        </w:rPr>
        <w:t>Teknik Pengumpulan Data</w:t>
      </w:r>
    </w:p>
    <w:p w14:paraId="03E11B0E" w14:textId="32E921C1" w:rsidR="00B80D97" w:rsidRDefault="00973758" w:rsidP="00DA5B03">
      <w:pPr>
        <w:pStyle w:val="Subtitle"/>
        <w:rPr>
          <w:lang w:val="en-US"/>
        </w:rPr>
      </w:pPr>
      <w:r>
        <w:rPr>
          <w:lang w:val="en-US"/>
        </w:rPr>
        <w:tab/>
      </w:r>
      <w:r w:rsidR="00FA4F98">
        <w:rPr>
          <w:lang w:val="en-US"/>
        </w:rPr>
        <w:t xml:space="preserve">Teknik pengumpulan data </w:t>
      </w:r>
      <w:r>
        <w:rPr>
          <w:lang w:val="en-US"/>
        </w:rPr>
        <w:t>yang digunakan dalam penelitian ini adalah</w:t>
      </w:r>
      <w:r w:rsidR="00873A30">
        <w:rPr>
          <w:lang w:val="en-US"/>
        </w:rPr>
        <w:t xml:space="preserve"> sebagai berikut:</w:t>
      </w:r>
    </w:p>
    <w:p w14:paraId="01FF25EE" w14:textId="03874795" w:rsidR="00B80D97" w:rsidRDefault="00613179" w:rsidP="00946BA9">
      <w:pPr>
        <w:pStyle w:val="Subtitle"/>
        <w:numPr>
          <w:ilvl w:val="0"/>
          <w:numId w:val="28"/>
        </w:numPr>
        <w:rPr>
          <w:lang w:val="en-US"/>
        </w:rPr>
      </w:pPr>
      <w:r>
        <w:rPr>
          <w:lang w:val="en-US"/>
        </w:rPr>
        <w:t>Studi Pustak</w:t>
      </w:r>
      <w:r w:rsidR="00946BA9">
        <w:rPr>
          <w:lang w:val="en-US"/>
        </w:rPr>
        <w:t>a</w:t>
      </w:r>
    </w:p>
    <w:p w14:paraId="77D1C4F7" w14:textId="52260356" w:rsidR="00946BA9" w:rsidRDefault="00946BA9" w:rsidP="00946BA9">
      <w:pPr>
        <w:pStyle w:val="Subtitle"/>
        <w:rPr>
          <w:lang w:val="en-US"/>
        </w:rPr>
      </w:pPr>
      <w:r>
        <w:rPr>
          <w:lang w:val="en-US"/>
        </w:rPr>
        <w:tab/>
        <w:t xml:space="preserve">Studi Pustaka </w:t>
      </w:r>
      <w:r w:rsidR="00D444B5">
        <w:rPr>
          <w:lang w:val="en-US"/>
        </w:rPr>
        <w:t>merupakan</w:t>
      </w:r>
      <w:r>
        <w:rPr>
          <w:lang w:val="en-US"/>
        </w:rPr>
        <w:t xml:space="preserve"> langkah awal yang digunakan </w:t>
      </w:r>
      <w:r w:rsidR="00104864">
        <w:rPr>
          <w:lang w:val="en-US"/>
        </w:rPr>
        <w:t xml:space="preserve">untuk melakukan komparasi </w:t>
      </w:r>
      <w:r w:rsidR="00693A4D">
        <w:rPr>
          <w:lang w:val="en-US"/>
        </w:rPr>
        <w:t>terhadap penelitian terkait yang telah ada sebelumnya</w:t>
      </w:r>
      <w:r w:rsidR="002244E1">
        <w:rPr>
          <w:lang w:val="en-US"/>
        </w:rPr>
        <w:t>, hasil dari komparasi ini adalah</w:t>
      </w:r>
      <w:r w:rsidR="00031B33">
        <w:rPr>
          <w:lang w:val="en-US"/>
        </w:rPr>
        <w:t xml:space="preserve"> data perbandingan </w:t>
      </w:r>
      <w:r w:rsidR="00612912">
        <w:rPr>
          <w:lang w:val="en-US"/>
        </w:rPr>
        <w:t xml:space="preserve">yang dapat digunakan </w:t>
      </w:r>
      <w:r w:rsidR="00FE2588">
        <w:rPr>
          <w:lang w:val="en-US"/>
        </w:rPr>
        <w:t>untuk melakukan inovasi terhadap penelitian yang sedang dilakukan</w:t>
      </w:r>
      <w:r w:rsidR="0058077E">
        <w:rPr>
          <w:lang w:val="en-US"/>
        </w:rPr>
        <w:t xml:space="preserve">, untuk mendapatkan </w:t>
      </w:r>
      <w:r w:rsidR="00E64694">
        <w:rPr>
          <w:lang w:val="en-US"/>
        </w:rPr>
        <w:t>studi pustaka yang baik, ada beberapa sumber yang bisa dijadikan acuan mencari sumber penelitian, seperti dari jurnal penelitian, paper, internet dan lain sebagainya.</w:t>
      </w:r>
    </w:p>
    <w:p w14:paraId="175AE192" w14:textId="7365F4CF" w:rsidR="00F74BDE" w:rsidRDefault="00F74BDE" w:rsidP="00F74BDE">
      <w:pPr>
        <w:pStyle w:val="Subtitle"/>
        <w:numPr>
          <w:ilvl w:val="0"/>
          <w:numId w:val="28"/>
        </w:numPr>
        <w:rPr>
          <w:lang w:val="en-US"/>
        </w:rPr>
      </w:pPr>
      <w:r>
        <w:rPr>
          <w:lang w:val="en-US"/>
        </w:rPr>
        <w:t xml:space="preserve">Observasi </w:t>
      </w:r>
    </w:p>
    <w:p w14:paraId="296D8F07" w14:textId="3FF12299" w:rsidR="004E0899" w:rsidRPr="004E0899" w:rsidRDefault="004E0899" w:rsidP="004E0899">
      <w:pPr>
        <w:pStyle w:val="Subtitle"/>
        <w:rPr>
          <w:lang w:val="en-US"/>
        </w:rPr>
      </w:pPr>
      <w:r>
        <w:rPr>
          <w:lang w:val="en-US"/>
        </w:rPr>
        <w:lastRenderedPageBreak/>
        <w:tab/>
      </w:r>
      <w:r w:rsidR="00B24A4C">
        <w:rPr>
          <w:lang w:val="en-US"/>
        </w:rPr>
        <w:t>Pengumpulan data dengan cara observasi dilakukan dengan cara pengamatan langsung di lapangan</w:t>
      </w:r>
      <w:r w:rsidR="006A3F93">
        <w:rPr>
          <w:lang w:val="en-US"/>
        </w:rPr>
        <w:t xml:space="preserve">, dengan begitu, pemahaman kebutuhan antara subjek dan objek menjadi jelas </w:t>
      </w:r>
      <w:r w:rsidR="00AD1D57">
        <w:rPr>
          <w:lang w:val="en-US"/>
        </w:rPr>
        <w:t xml:space="preserve">dan mengerucut </w:t>
      </w:r>
      <w:r w:rsidR="00300F62">
        <w:rPr>
          <w:lang w:val="en-US"/>
        </w:rPr>
        <w:t>pada satu bidang penelitian.</w:t>
      </w:r>
      <w:r w:rsidR="00FD49B5">
        <w:rPr>
          <w:lang w:val="en-US"/>
        </w:rPr>
        <w:t xml:space="preserve"> Dalam penelitian ini, digunakan</w:t>
      </w:r>
      <w:r w:rsidR="005F5848">
        <w:rPr>
          <w:lang w:val="en-US"/>
        </w:rPr>
        <w:t xml:space="preserve"> observasi dengan cara wawancara kepada pihak terkait dalam hal ini adalah secretariat desa Warureja Kabupaten Tegal</w:t>
      </w:r>
      <w:r w:rsidR="00524E71">
        <w:rPr>
          <w:lang w:val="en-US"/>
        </w:rPr>
        <w:t>,</w:t>
      </w:r>
      <w:r w:rsidR="007F2BF1">
        <w:rPr>
          <w:lang w:val="en-US"/>
        </w:rPr>
        <w:t xml:space="preserve"> melakukan pengamatan bangunan instansi untuk menentukan jarak pengukuran presensi yang tepat serta mencoba beberapa aplikasi presensi yang telah tersedia secara publik.</w:t>
      </w:r>
    </w:p>
    <w:p w14:paraId="6E3FBBAF" w14:textId="2FEC0540" w:rsidR="004961D4" w:rsidRDefault="00547A6C" w:rsidP="0035478A">
      <w:pPr>
        <w:pStyle w:val="Heading2"/>
        <w:numPr>
          <w:ilvl w:val="0"/>
          <w:numId w:val="26"/>
        </w:numPr>
        <w:spacing w:line="360" w:lineRule="auto"/>
        <w:rPr>
          <w:lang w:val="en-US"/>
        </w:rPr>
      </w:pPr>
      <w:r>
        <w:rPr>
          <w:lang w:val="en-US"/>
        </w:rPr>
        <w:t>Kebutuhan Fungsional dan Kebutuhan Non-fungsional</w:t>
      </w:r>
    </w:p>
    <w:p w14:paraId="0E2A08E3" w14:textId="29EC6F4B" w:rsidR="0035478A" w:rsidRDefault="009732C3" w:rsidP="00AD1223">
      <w:pPr>
        <w:pStyle w:val="Title"/>
        <w:numPr>
          <w:ilvl w:val="0"/>
          <w:numId w:val="37"/>
        </w:numPr>
        <w:spacing w:line="360" w:lineRule="auto"/>
        <w:ind w:left="1560" w:hanging="851"/>
        <w:rPr>
          <w:lang w:val="en-US"/>
        </w:rPr>
      </w:pPr>
      <w:r>
        <w:rPr>
          <w:lang w:val="en-US"/>
        </w:rPr>
        <w:t>Kebutuhan Fungsiona</w:t>
      </w:r>
      <w:r w:rsidR="0035478A">
        <w:rPr>
          <w:lang w:val="en-US"/>
        </w:rPr>
        <w:t>l</w:t>
      </w:r>
    </w:p>
    <w:p w14:paraId="68E595D3" w14:textId="31A559DB" w:rsidR="0035478A" w:rsidRDefault="004E453E" w:rsidP="00F84BA2">
      <w:pPr>
        <w:pStyle w:val="Subtitle"/>
        <w:numPr>
          <w:ilvl w:val="0"/>
          <w:numId w:val="36"/>
        </w:numPr>
        <w:spacing w:line="276" w:lineRule="auto"/>
        <w:ind w:firstLine="131"/>
        <w:rPr>
          <w:lang w:val="en-US"/>
        </w:rPr>
      </w:pPr>
      <w:r>
        <w:rPr>
          <w:lang w:val="en-US"/>
        </w:rPr>
        <w:t>Aplikasi</w:t>
      </w:r>
      <w:r w:rsidR="0035478A">
        <w:rPr>
          <w:lang w:val="en-US"/>
        </w:rPr>
        <w:t xml:space="preserve"> dapat melakukan aksi login sesuai dengan data pengguna yang tersimpan didalam </w:t>
      </w:r>
      <w:r w:rsidR="00606C54">
        <w:rPr>
          <w:lang w:val="en-US"/>
        </w:rPr>
        <w:t>basis data.</w:t>
      </w:r>
    </w:p>
    <w:p w14:paraId="2B1860AA" w14:textId="17649B8A" w:rsidR="009E257B" w:rsidRDefault="004E453E" w:rsidP="00F84BA2">
      <w:pPr>
        <w:pStyle w:val="Subtitle"/>
        <w:numPr>
          <w:ilvl w:val="0"/>
          <w:numId w:val="36"/>
        </w:numPr>
        <w:ind w:firstLine="131"/>
        <w:rPr>
          <w:lang w:val="en-US"/>
        </w:rPr>
      </w:pPr>
      <w:r>
        <w:rPr>
          <w:lang w:val="en-US"/>
        </w:rPr>
        <w:t xml:space="preserve">Aplikasi dapat menambah pengguna baru atau </w:t>
      </w:r>
      <w:r>
        <w:rPr>
          <w:i/>
          <w:iCs/>
          <w:lang w:val="en-US"/>
        </w:rPr>
        <w:t>signup</w:t>
      </w:r>
      <w:r>
        <w:rPr>
          <w:lang w:val="en-US"/>
        </w:rPr>
        <w:t xml:space="preserve"> sesuai dengan </w:t>
      </w:r>
      <w:r w:rsidR="00E35E7C">
        <w:rPr>
          <w:lang w:val="en-US"/>
        </w:rPr>
        <w:t>spesifikasi yang telah ditentukan</w:t>
      </w:r>
      <w:r w:rsidR="00606C54">
        <w:rPr>
          <w:lang w:val="en-US"/>
        </w:rPr>
        <w:t>.</w:t>
      </w:r>
    </w:p>
    <w:p w14:paraId="368B657E" w14:textId="36BD8DE3" w:rsidR="009E257B" w:rsidRDefault="009E257B" w:rsidP="00F84BA2">
      <w:pPr>
        <w:pStyle w:val="Subtitle"/>
        <w:numPr>
          <w:ilvl w:val="0"/>
          <w:numId w:val="36"/>
        </w:numPr>
        <w:ind w:firstLine="131"/>
        <w:rPr>
          <w:lang w:val="en-US"/>
        </w:rPr>
      </w:pPr>
      <w:r>
        <w:rPr>
          <w:lang w:val="en-US"/>
        </w:rPr>
        <w:t>Aplikasi dapat melakukan reset password pengguna dengan menggunakan email yang telah terdaftar di dalam basis data</w:t>
      </w:r>
      <w:r w:rsidR="00AB0AD5">
        <w:rPr>
          <w:lang w:val="en-US"/>
        </w:rPr>
        <w:t>.</w:t>
      </w:r>
    </w:p>
    <w:p w14:paraId="6A04DA72" w14:textId="57912126" w:rsidR="0019438D" w:rsidRDefault="0019438D" w:rsidP="00F84BA2">
      <w:pPr>
        <w:pStyle w:val="Subtitle"/>
        <w:numPr>
          <w:ilvl w:val="0"/>
          <w:numId w:val="36"/>
        </w:numPr>
        <w:ind w:firstLine="131"/>
        <w:rPr>
          <w:lang w:val="en-US"/>
        </w:rPr>
      </w:pPr>
      <w:r>
        <w:rPr>
          <w:lang w:val="en-US"/>
        </w:rPr>
        <w:t>Aplikasi dapat melakukan proses presensi sesuai dengan spesifikasi yang telah ditentukan.</w:t>
      </w:r>
    </w:p>
    <w:p w14:paraId="75B1892A" w14:textId="5D4762EF" w:rsidR="00C35496" w:rsidRDefault="0074579B" w:rsidP="00F84BA2">
      <w:pPr>
        <w:pStyle w:val="Subtitle"/>
        <w:numPr>
          <w:ilvl w:val="0"/>
          <w:numId w:val="36"/>
        </w:numPr>
        <w:ind w:firstLine="131"/>
        <w:rPr>
          <w:lang w:val="en-US"/>
        </w:rPr>
      </w:pPr>
      <w:r>
        <w:rPr>
          <w:lang w:val="en-US"/>
        </w:rPr>
        <w:t>Aplikasi dapat m</w:t>
      </w:r>
      <w:r w:rsidR="00E466DF">
        <w:rPr>
          <w:lang w:val="en-US"/>
        </w:rPr>
        <w:t>enampilkan data hasil presensi yang telah tersimpan kedalam basis dat</w:t>
      </w:r>
      <w:r w:rsidR="00FF5C80">
        <w:rPr>
          <w:lang w:val="en-US"/>
        </w:rPr>
        <w:t>a</w:t>
      </w:r>
      <w:r w:rsidR="001667B7">
        <w:rPr>
          <w:lang w:val="en-US"/>
        </w:rPr>
        <w:t xml:space="preserve"> dalam bentuk list</w:t>
      </w:r>
      <w:r w:rsidR="00BE1F49">
        <w:rPr>
          <w:lang w:val="en-US"/>
        </w:rPr>
        <w:t>.</w:t>
      </w:r>
    </w:p>
    <w:p w14:paraId="6049D3D2" w14:textId="3E732C99" w:rsidR="0078594A" w:rsidRDefault="007E06FB" w:rsidP="00F84BA2">
      <w:pPr>
        <w:pStyle w:val="Subtitle"/>
        <w:numPr>
          <w:ilvl w:val="0"/>
          <w:numId w:val="36"/>
        </w:numPr>
        <w:ind w:firstLine="131"/>
        <w:rPr>
          <w:lang w:val="en-US"/>
        </w:rPr>
      </w:pPr>
      <w:r>
        <w:rPr>
          <w:lang w:val="en-US"/>
        </w:rPr>
        <w:t>Aplikasi dapat menampilkan profile lengkap pengguna secara lengkap sesuai dengan spesifikasi yang telah ditentukan.</w:t>
      </w:r>
    </w:p>
    <w:p w14:paraId="6382CCDC" w14:textId="76102376" w:rsidR="00E37D35" w:rsidRDefault="00E37D35" w:rsidP="00F707EB">
      <w:pPr>
        <w:pStyle w:val="Subtitle"/>
        <w:numPr>
          <w:ilvl w:val="0"/>
          <w:numId w:val="36"/>
        </w:numPr>
        <w:ind w:firstLine="131"/>
        <w:rPr>
          <w:lang w:val="en-US"/>
        </w:rPr>
      </w:pPr>
      <w:r>
        <w:rPr>
          <w:lang w:val="en-US"/>
        </w:rPr>
        <w:t>Aplikasi dapat mengganti profile, nama pengguna,</w:t>
      </w:r>
      <w:r w:rsidR="00E03CA2">
        <w:rPr>
          <w:lang w:val="en-US"/>
        </w:rPr>
        <w:t xml:space="preserve"> melakukan verifikasi email, merubah</w:t>
      </w:r>
      <w:r>
        <w:rPr>
          <w:lang w:val="en-US"/>
        </w:rPr>
        <w:t xml:space="preserve"> email dan password pengguna sesuai dengan spesifikasi yang telah ditentukan.</w:t>
      </w:r>
    </w:p>
    <w:p w14:paraId="41D2AD5B" w14:textId="6119723C" w:rsidR="00040A45" w:rsidRDefault="00040A45" w:rsidP="00243706">
      <w:pPr>
        <w:pStyle w:val="Subtitle"/>
        <w:numPr>
          <w:ilvl w:val="0"/>
          <w:numId w:val="36"/>
        </w:numPr>
        <w:ind w:firstLine="131"/>
        <w:rPr>
          <w:lang w:val="en-US"/>
        </w:rPr>
      </w:pPr>
      <w:r>
        <w:rPr>
          <w:lang w:val="en-US"/>
        </w:rPr>
        <w:t xml:space="preserve">Aplikasi dapat menyediakan fitur lapor </w:t>
      </w:r>
      <w:r>
        <w:rPr>
          <w:i/>
          <w:iCs/>
          <w:lang w:val="en-US"/>
        </w:rPr>
        <w:t>bug</w:t>
      </w:r>
      <w:r>
        <w:rPr>
          <w:lang w:val="en-US"/>
        </w:rPr>
        <w:t xml:space="preserve"> dari pengguna</w:t>
      </w:r>
      <w:r w:rsidR="00505058">
        <w:rPr>
          <w:lang w:val="en-US"/>
        </w:rPr>
        <w:t>.</w:t>
      </w:r>
    </w:p>
    <w:p w14:paraId="0180B467" w14:textId="0F12D8F2" w:rsidR="00243706" w:rsidRDefault="00243706" w:rsidP="00243706">
      <w:pPr>
        <w:pStyle w:val="Subtitle"/>
        <w:numPr>
          <w:ilvl w:val="0"/>
          <w:numId w:val="36"/>
        </w:numPr>
        <w:ind w:firstLine="131"/>
        <w:rPr>
          <w:lang w:val="en-US"/>
        </w:rPr>
      </w:pPr>
      <w:r>
        <w:rPr>
          <w:lang w:val="en-US"/>
        </w:rPr>
        <w:t>Aplikasi dapat menampilkan detail tentang aplikasi kepada pengguna</w:t>
      </w:r>
      <w:r w:rsidR="00505058">
        <w:rPr>
          <w:lang w:val="en-US"/>
        </w:rPr>
        <w:t>.</w:t>
      </w:r>
    </w:p>
    <w:p w14:paraId="1BF02AAD" w14:textId="0BE5EF1D" w:rsidR="00243706" w:rsidRPr="00243706" w:rsidRDefault="00243706" w:rsidP="00243706">
      <w:pPr>
        <w:pStyle w:val="Subtitle"/>
        <w:numPr>
          <w:ilvl w:val="0"/>
          <w:numId w:val="36"/>
        </w:numPr>
        <w:ind w:firstLine="131"/>
        <w:rPr>
          <w:lang w:val="en-US"/>
        </w:rPr>
      </w:pPr>
      <w:r>
        <w:rPr>
          <w:lang w:val="en-US"/>
        </w:rPr>
        <w:t>Aplikasi dapat melakukan logout pada tiap akun pengguna yang telah login</w:t>
      </w:r>
      <w:r w:rsidR="00505058">
        <w:rPr>
          <w:lang w:val="en-US"/>
        </w:rPr>
        <w:t>.</w:t>
      </w:r>
    </w:p>
    <w:p w14:paraId="41BE9D47" w14:textId="5447E6D8" w:rsidR="00B60866" w:rsidRPr="00835E15" w:rsidRDefault="00B60866" w:rsidP="00835E15">
      <w:pPr>
        <w:pStyle w:val="Subtitle"/>
        <w:numPr>
          <w:ilvl w:val="0"/>
          <w:numId w:val="0"/>
        </w:numPr>
        <w:rPr>
          <w:lang w:val="id-ID"/>
        </w:rPr>
      </w:pPr>
    </w:p>
    <w:p w14:paraId="7F2990E2" w14:textId="77777777" w:rsidR="000605D3" w:rsidRDefault="000605D3" w:rsidP="005829CB">
      <w:pPr>
        <w:pStyle w:val="Heading1"/>
        <w:jc w:val="center"/>
        <w:rPr>
          <w:lang w:val="id-ID"/>
        </w:rPr>
        <w:sectPr w:rsidR="000605D3" w:rsidSect="00305A06">
          <w:headerReference w:type="default" r:id="rId10"/>
          <w:footerReference w:type="default" r:id="rId11"/>
          <w:pgSz w:w="11906" w:h="16838" w:code="9"/>
          <w:pgMar w:top="2268" w:right="1701" w:bottom="1701" w:left="2268" w:header="706" w:footer="706" w:gutter="0"/>
          <w:paperSrc w:first="7"/>
          <w:pgNumType w:fmt="lowerRoman" w:start="1"/>
          <w:cols w:space="708"/>
          <w:docGrid w:linePitch="360"/>
        </w:sectPr>
      </w:pPr>
    </w:p>
    <w:p w14:paraId="07CE0F9B" w14:textId="21125F35" w:rsidR="005A1D19" w:rsidRDefault="00B60866" w:rsidP="005829CB">
      <w:pPr>
        <w:pStyle w:val="Heading1"/>
        <w:jc w:val="center"/>
        <w:rPr>
          <w:lang w:val="id-ID"/>
        </w:rPr>
      </w:pPr>
      <w:r>
        <w:rPr>
          <w:lang w:val="id-ID"/>
        </w:rPr>
        <w:lastRenderedPageBreak/>
        <w:t>REFERENSI</w:t>
      </w:r>
    </w:p>
    <w:p w14:paraId="0C286A69" w14:textId="678801E7" w:rsidR="003B03B4" w:rsidRPr="003B03B4" w:rsidRDefault="00B60866" w:rsidP="003B03B4">
      <w:pPr>
        <w:widowControl w:val="0"/>
        <w:autoSpaceDE w:val="0"/>
        <w:autoSpaceDN w:val="0"/>
        <w:adjustRightInd w:val="0"/>
        <w:spacing w:line="240" w:lineRule="auto"/>
        <w:ind w:left="640" w:hanging="640"/>
        <w:rPr>
          <w:rFonts w:ascii="Calibri" w:hAnsi="Calibri" w:cs="Calibri"/>
          <w:noProof/>
          <w:szCs w:val="24"/>
        </w:rPr>
      </w:pPr>
      <w:r>
        <w:rPr>
          <w:lang w:val="id-ID"/>
        </w:rPr>
        <w:fldChar w:fldCharType="begin" w:fldLock="1"/>
      </w:r>
      <w:r>
        <w:rPr>
          <w:lang w:val="id-ID"/>
        </w:rPr>
        <w:instrText xml:space="preserve">ADDIN Mendeley Bibliography CSL_BIBLIOGRAPHY </w:instrText>
      </w:r>
      <w:r>
        <w:rPr>
          <w:lang w:val="id-ID"/>
        </w:rPr>
        <w:fldChar w:fldCharType="separate"/>
      </w:r>
      <w:r w:rsidR="003B03B4" w:rsidRPr="003B03B4">
        <w:rPr>
          <w:rFonts w:ascii="Calibri" w:hAnsi="Calibri" w:cs="Calibri"/>
          <w:noProof/>
          <w:szCs w:val="24"/>
        </w:rPr>
        <w:t>[1]</w:t>
      </w:r>
      <w:r w:rsidR="003B03B4" w:rsidRPr="003B03B4">
        <w:rPr>
          <w:rFonts w:ascii="Calibri" w:hAnsi="Calibri" w:cs="Calibri"/>
          <w:noProof/>
          <w:szCs w:val="24"/>
        </w:rPr>
        <w:tab/>
        <w:t xml:space="preserve">A. Rahmatulloh and R. Gunawan, “Sistem Presensi Berbasis Sidik Jari untuk Peningkatan Disiplin Kehadiran Aparat Desa,” </w:t>
      </w:r>
      <w:r w:rsidR="003B03B4" w:rsidRPr="003B03B4">
        <w:rPr>
          <w:rFonts w:ascii="Calibri" w:hAnsi="Calibri" w:cs="Calibri"/>
          <w:i/>
          <w:iCs/>
          <w:noProof/>
          <w:szCs w:val="24"/>
        </w:rPr>
        <w:t>JATI EMAS (Jurnal Apl. Tek. dan Pengabdi. Masyarakat)</w:t>
      </w:r>
      <w:r w:rsidR="003B03B4" w:rsidRPr="003B03B4">
        <w:rPr>
          <w:rFonts w:ascii="Calibri" w:hAnsi="Calibri" w:cs="Calibri"/>
          <w:noProof/>
          <w:szCs w:val="24"/>
        </w:rPr>
        <w:t>, vol. 3, no. 1, p. 14, 2019, doi: 10.36339/je.v3i1.183.</w:t>
      </w:r>
    </w:p>
    <w:p w14:paraId="0587088D" w14:textId="77777777" w:rsidR="003B03B4" w:rsidRPr="003B03B4" w:rsidRDefault="003B03B4" w:rsidP="003B03B4">
      <w:pPr>
        <w:widowControl w:val="0"/>
        <w:autoSpaceDE w:val="0"/>
        <w:autoSpaceDN w:val="0"/>
        <w:adjustRightInd w:val="0"/>
        <w:spacing w:line="240" w:lineRule="auto"/>
        <w:ind w:left="640" w:hanging="640"/>
        <w:rPr>
          <w:rFonts w:ascii="Calibri" w:hAnsi="Calibri" w:cs="Calibri"/>
          <w:noProof/>
          <w:szCs w:val="24"/>
        </w:rPr>
      </w:pPr>
      <w:r w:rsidRPr="003B03B4">
        <w:rPr>
          <w:rFonts w:ascii="Calibri" w:hAnsi="Calibri" w:cs="Calibri"/>
          <w:noProof/>
          <w:szCs w:val="24"/>
        </w:rPr>
        <w:t>[2]</w:t>
      </w:r>
      <w:r w:rsidRPr="003B03B4">
        <w:rPr>
          <w:rFonts w:ascii="Calibri" w:hAnsi="Calibri" w:cs="Calibri"/>
          <w:noProof/>
          <w:szCs w:val="24"/>
        </w:rPr>
        <w:tab/>
        <w:t>N. Qois and Y. Jumaryadi, “Implementasi Location Based Service pada Sistem Informasi Kehadiran Pegawai Berbasis Android,” vol. 10, pp. 550–561, 2021.</w:t>
      </w:r>
    </w:p>
    <w:p w14:paraId="285FCADD" w14:textId="77777777" w:rsidR="003B03B4" w:rsidRPr="003B03B4" w:rsidRDefault="003B03B4" w:rsidP="003B03B4">
      <w:pPr>
        <w:widowControl w:val="0"/>
        <w:autoSpaceDE w:val="0"/>
        <w:autoSpaceDN w:val="0"/>
        <w:adjustRightInd w:val="0"/>
        <w:spacing w:line="240" w:lineRule="auto"/>
        <w:ind w:left="640" w:hanging="640"/>
        <w:rPr>
          <w:rFonts w:ascii="Calibri" w:hAnsi="Calibri" w:cs="Calibri"/>
          <w:noProof/>
          <w:szCs w:val="24"/>
        </w:rPr>
      </w:pPr>
      <w:r w:rsidRPr="003B03B4">
        <w:rPr>
          <w:rFonts w:ascii="Calibri" w:hAnsi="Calibri" w:cs="Calibri"/>
          <w:noProof/>
          <w:szCs w:val="24"/>
        </w:rPr>
        <w:t>[3]</w:t>
      </w:r>
      <w:r w:rsidRPr="003B03B4">
        <w:rPr>
          <w:rFonts w:ascii="Calibri" w:hAnsi="Calibri" w:cs="Calibri"/>
          <w:noProof/>
          <w:szCs w:val="24"/>
        </w:rPr>
        <w:tab/>
        <w:t xml:space="preserve">J. Christian and H. Nasrullah, “PEMANFAATAN RADIO FREQUENCY IDENTIFICATION (RFID) UNTUK SISTEM ABSENSI PEGAWAI,” </w:t>
      </w:r>
      <w:r w:rsidRPr="003B03B4">
        <w:rPr>
          <w:rFonts w:ascii="Calibri" w:hAnsi="Calibri" w:cs="Calibri"/>
          <w:i/>
          <w:iCs/>
          <w:noProof/>
          <w:szCs w:val="24"/>
        </w:rPr>
        <w:t>Budi Luhur Inf. Technol.</w:t>
      </w:r>
      <w:r w:rsidRPr="003B03B4">
        <w:rPr>
          <w:rFonts w:ascii="Calibri" w:hAnsi="Calibri" w:cs="Calibri"/>
          <w:noProof/>
          <w:szCs w:val="24"/>
        </w:rPr>
        <w:t>, vol. 10, no. 1, Jan. 2018, Accessed: Oct. 28, 2021. [Online]. Available: https://journal.budiluhur.ac.id/index.php/bit/article/view/509.</w:t>
      </w:r>
    </w:p>
    <w:p w14:paraId="7DF63841" w14:textId="77777777" w:rsidR="003B03B4" w:rsidRPr="003B03B4" w:rsidRDefault="003B03B4" w:rsidP="003B03B4">
      <w:pPr>
        <w:widowControl w:val="0"/>
        <w:autoSpaceDE w:val="0"/>
        <w:autoSpaceDN w:val="0"/>
        <w:adjustRightInd w:val="0"/>
        <w:spacing w:line="240" w:lineRule="auto"/>
        <w:ind w:left="640" w:hanging="640"/>
        <w:rPr>
          <w:rFonts w:ascii="Calibri" w:hAnsi="Calibri" w:cs="Calibri"/>
          <w:noProof/>
          <w:szCs w:val="24"/>
        </w:rPr>
      </w:pPr>
      <w:r w:rsidRPr="003B03B4">
        <w:rPr>
          <w:rFonts w:ascii="Calibri" w:hAnsi="Calibri" w:cs="Calibri"/>
          <w:noProof/>
          <w:szCs w:val="24"/>
        </w:rPr>
        <w:t>[4]</w:t>
      </w:r>
      <w:r w:rsidRPr="003B03B4">
        <w:rPr>
          <w:rFonts w:ascii="Calibri" w:hAnsi="Calibri" w:cs="Calibri"/>
          <w:noProof/>
          <w:szCs w:val="24"/>
        </w:rPr>
        <w:tab/>
        <w:t xml:space="preserve">D. Supriatna and E. Junianto, “Aplikasi Presensi Pegawai Memanfaatkan Teknologi Fingerprint dan Global Positioning System (GPS) Pada Android,” </w:t>
      </w:r>
      <w:r w:rsidRPr="003B03B4">
        <w:rPr>
          <w:rFonts w:ascii="Calibri" w:hAnsi="Calibri" w:cs="Calibri"/>
          <w:i/>
          <w:iCs/>
          <w:noProof/>
          <w:szCs w:val="24"/>
        </w:rPr>
        <w:t>e Pros. Tek. Inform.</w:t>
      </w:r>
      <w:r w:rsidRPr="003B03B4">
        <w:rPr>
          <w:rFonts w:ascii="Calibri" w:hAnsi="Calibri" w:cs="Calibri"/>
          <w:noProof/>
          <w:szCs w:val="24"/>
        </w:rPr>
        <w:t>, vol. 1, no. 1, pp. 269–280, 2020.</w:t>
      </w:r>
    </w:p>
    <w:p w14:paraId="69D909C0" w14:textId="77777777" w:rsidR="003B03B4" w:rsidRPr="003B03B4" w:rsidRDefault="003B03B4" w:rsidP="003B03B4">
      <w:pPr>
        <w:widowControl w:val="0"/>
        <w:autoSpaceDE w:val="0"/>
        <w:autoSpaceDN w:val="0"/>
        <w:adjustRightInd w:val="0"/>
        <w:spacing w:line="240" w:lineRule="auto"/>
        <w:ind w:left="640" w:hanging="640"/>
        <w:rPr>
          <w:rFonts w:ascii="Calibri" w:hAnsi="Calibri" w:cs="Calibri"/>
          <w:noProof/>
          <w:szCs w:val="24"/>
        </w:rPr>
      </w:pPr>
      <w:r w:rsidRPr="003B03B4">
        <w:rPr>
          <w:rFonts w:ascii="Calibri" w:hAnsi="Calibri" w:cs="Calibri"/>
          <w:noProof/>
          <w:szCs w:val="24"/>
        </w:rPr>
        <w:t>[5]</w:t>
      </w:r>
      <w:r w:rsidRPr="003B03B4">
        <w:rPr>
          <w:rFonts w:ascii="Calibri" w:hAnsi="Calibri" w:cs="Calibri"/>
          <w:noProof/>
          <w:szCs w:val="24"/>
        </w:rPr>
        <w:tab/>
        <w:t xml:space="preserve">E. Mulyadi, A. Trihariprasetya, and I. G. Wiryawan, “Penerapan Sistem Presensi Mobile Dengan Menggunakan Sensor Gps (Klinik Pratama X Di Jember),” </w:t>
      </w:r>
      <w:r w:rsidRPr="003B03B4">
        <w:rPr>
          <w:rFonts w:ascii="Calibri" w:hAnsi="Calibri" w:cs="Calibri"/>
          <w:i/>
          <w:iCs/>
          <w:noProof/>
          <w:szCs w:val="24"/>
        </w:rPr>
        <w:t>J. Nas. Pendidik. Tek. Inform.</w:t>
      </w:r>
      <w:r w:rsidRPr="003B03B4">
        <w:rPr>
          <w:rFonts w:ascii="Calibri" w:hAnsi="Calibri" w:cs="Calibri"/>
          <w:noProof/>
          <w:szCs w:val="24"/>
        </w:rPr>
        <w:t>, vol. 9, no. 1, p. 11, 2020, doi: 10.23887/janapati.v9i1.23174.</w:t>
      </w:r>
    </w:p>
    <w:p w14:paraId="4657F992" w14:textId="77777777" w:rsidR="003B03B4" w:rsidRPr="003B03B4" w:rsidRDefault="003B03B4" w:rsidP="003B03B4">
      <w:pPr>
        <w:widowControl w:val="0"/>
        <w:autoSpaceDE w:val="0"/>
        <w:autoSpaceDN w:val="0"/>
        <w:adjustRightInd w:val="0"/>
        <w:spacing w:line="240" w:lineRule="auto"/>
        <w:ind w:left="640" w:hanging="640"/>
        <w:rPr>
          <w:rFonts w:ascii="Calibri" w:hAnsi="Calibri" w:cs="Calibri"/>
          <w:noProof/>
          <w:szCs w:val="24"/>
        </w:rPr>
      </w:pPr>
      <w:r w:rsidRPr="003B03B4">
        <w:rPr>
          <w:rFonts w:ascii="Calibri" w:hAnsi="Calibri" w:cs="Calibri"/>
          <w:noProof/>
          <w:szCs w:val="24"/>
        </w:rPr>
        <w:t>[6]</w:t>
      </w:r>
      <w:r w:rsidRPr="003B03B4">
        <w:rPr>
          <w:rFonts w:ascii="Calibri" w:hAnsi="Calibri" w:cs="Calibri"/>
          <w:noProof/>
          <w:szCs w:val="24"/>
        </w:rPr>
        <w:tab/>
        <w:t xml:space="preserve">. I. A. T., “ANALISIS TINGKAT AKURASI GLOBAL POSITIONING SYSTEM SMARTPHONE DALAM MENENTUKAN TITIK LOKASI PADA GOOGLE MAP,” </w:t>
      </w:r>
      <w:r w:rsidRPr="003B03B4">
        <w:rPr>
          <w:rFonts w:ascii="Calibri" w:hAnsi="Calibri" w:cs="Calibri"/>
          <w:i/>
          <w:iCs/>
          <w:noProof/>
          <w:szCs w:val="24"/>
        </w:rPr>
        <w:t>J. Tek. Elektro Univ. Tanjungpura</w:t>
      </w:r>
      <w:r w:rsidRPr="003B03B4">
        <w:rPr>
          <w:rFonts w:ascii="Calibri" w:hAnsi="Calibri" w:cs="Calibri"/>
          <w:noProof/>
          <w:szCs w:val="24"/>
        </w:rPr>
        <w:t>, vol. 1, no. 1, Jan. 2018, Accessed: Nov. 02, 2021. [Online]. Available: https://jurnal.untan.ac.id/index.php/jteuntan/article/view/23426.</w:t>
      </w:r>
    </w:p>
    <w:p w14:paraId="380E2251" w14:textId="77777777" w:rsidR="003B03B4" w:rsidRPr="003B03B4" w:rsidRDefault="003B03B4" w:rsidP="003B03B4">
      <w:pPr>
        <w:widowControl w:val="0"/>
        <w:autoSpaceDE w:val="0"/>
        <w:autoSpaceDN w:val="0"/>
        <w:adjustRightInd w:val="0"/>
        <w:spacing w:line="240" w:lineRule="auto"/>
        <w:ind w:left="640" w:hanging="640"/>
        <w:rPr>
          <w:rFonts w:ascii="Calibri" w:hAnsi="Calibri" w:cs="Calibri"/>
          <w:noProof/>
          <w:szCs w:val="24"/>
        </w:rPr>
      </w:pPr>
      <w:r w:rsidRPr="003B03B4">
        <w:rPr>
          <w:rFonts w:ascii="Calibri" w:hAnsi="Calibri" w:cs="Calibri"/>
          <w:noProof/>
          <w:szCs w:val="24"/>
        </w:rPr>
        <w:t>[7]</w:t>
      </w:r>
      <w:r w:rsidRPr="003B03B4">
        <w:rPr>
          <w:rFonts w:ascii="Calibri" w:hAnsi="Calibri" w:cs="Calibri"/>
          <w:noProof/>
          <w:szCs w:val="24"/>
        </w:rPr>
        <w:tab/>
        <w:t xml:space="preserve">A. P. ALDYA, “HAVERSINE FORMULA UNTUK MEMBATASI JARAK PADA APLIKASI PRESENSI ONLINE,” </w:t>
      </w:r>
      <w:r w:rsidRPr="003B03B4">
        <w:rPr>
          <w:rFonts w:ascii="Calibri" w:hAnsi="Calibri" w:cs="Calibri"/>
          <w:i/>
          <w:iCs/>
          <w:noProof/>
          <w:szCs w:val="24"/>
        </w:rPr>
        <w:t>J. INSTEK (Informatika Sains dan Teknol.</w:t>
      </w:r>
      <w:r w:rsidRPr="003B03B4">
        <w:rPr>
          <w:rFonts w:ascii="Calibri" w:hAnsi="Calibri" w:cs="Calibri"/>
          <w:noProof/>
          <w:szCs w:val="24"/>
        </w:rPr>
        <w:t>, vol. 4, no. 2, pp. 171–180, Aug. 2019, doi: 10.24252/INSTEK.V4I2.10042.</w:t>
      </w:r>
    </w:p>
    <w:p w14:paraId="114753D2" w14:textId="77777777" w:rsidR="003B03B4" w:rsidRPr="003B03B4" w:rsidRDefault="003B03B4" w:rsidP="003B03B4">
      <w:pPr>
        <w:widowControl w:val="0"/>
        <w:autoSpaceDE w:val="0"/>
        <w:autoSpaceDN w:val="0"/>
        <w:adjustRightInd w:val="0"/>
        <w:spacing w:line="240" w:lineRule="auto"/>
        <w:ind w:left="640" w:hanging="640"/>
        <w:rPr>
          <w:rFonts w:ascii="Calibri" w:hAnsi="Calibri" w:cs="Calibri"/>
          <w:noProof/>
          <w:szCs w:val="24"/>
        </w:rPr>
      </w:pPr>
      <w:r w:rsidRPr="003B03B4">
        <w:rPr>
          <w:rFonts w:ascii="Calibri" w:hAnsi="Calibri" w:cs="Calibri"/>
          <w:noProof/>
          <w:szCs w:val="24"/>
        </w:rPr>
        <w:t>[8]</w:t>
      </w:r>
      <w:r w:rsidRPr="003B03B4">
        <w:rPr>
          <w:rFonts w:ascii="Calibri" w:hAnsi="Calibri" w:cs="Calibri"/>
          <w:noProof/>
          <w:szCs w:val="24"/>
        </w:rPr>
        <w:tab/>
        <w:t xml:space="preserve">A. Rahmatulloh, “IMPLEMENTASI FORMULA HAVERSINE DAN KOMUNIKASI DATA REAL-TIME MENGGUNAKAN WEBSOCKET DI SISTEM PENGAWASAN WARGA NEGARA ASING,” </w:t>
      </w:r>
      <w:r w:rsidRPr="003B03B4">
        <w:rPr>
          <w:rFonts w:ascii="Calibri" w:hAnsi="Calibri" w:cs="Calibri"/>
          <w:i/>
          <w:iCs/>
          <w:noProof/>
          <w:szCs w:val="24"/>
        </w:rPr>
        <w:t>KLIK - Kumpul. J. ILMU Komput.</w:t>
      </w:r>
      <w:r w:rsidRPr="003B03B4">
        <w:rPr>
          <w:rFonts w:ascii="Calibri" w:hAnsi="Calibri" w:cs="Calibri"/>
          <w:noProof/>
          <w:szCs w:val="24"/>
        </w:rPr>
        <w:t>, vol. 6, no. 2, p. 143, 2019, doi: 10.20527/klik.v6i2.210.</w:t>
      </w:r>
    </w:p>
    <w:p w14:paraId="78676352" w14:textId="77777777" w:rsidR="003B03B4" w:rsidRPr="003B03B4" w:rsidRDefault="003B03B4" w:rsidP="003B03B4">
      <w:pPr>
        <w:widowControl w:val="0"/>
        <w:autoSpaceDE w:val="0"/>
        <w:autoSpaceDN w:val="0"/>
        <w:adjustRightInd w:val="0"/>
        <w:spacing w:line="240" w:lineRule="auto"/>
        <w:ind w:left="640" w:hanging="640"/>
        <w:rPr>
          <w:rFonts w:ascii="Calibri" w:hAnsi="Calibri" w:cs="Calibri"/>
          <w:noProof/>
          <w:szCs w:val="24"/>
        </w:rPr>
      </w:pPr>
      <w:r w:rsidRPr="003B03B4">
        <w:rPr>
          <w:rFonts w:ascii="Calibri" w:hAnsi="Calibri" w:cs="Calibri"/>
          <w:noProof/>
          <w:szCs w:val="24"/>
        </w:rPr>
        <w:t>[9]</w:t>
      </w:r>
      <w:r w:rsidRPr="003B03B4">
        <w:rPr>
          <w:rFonts w:ascii="Calibri" w:hAnsi="Calibri" w:cs="Calibri"/>
          <w:noProof/>
          <w:szCs w:val="24"/>
        </w:rPr>
        <w:tab/>
        <w:t xml:space="preserve">M. Madhiyono, S. Kosasi, and D. David, “Implementasi JWT, Fingerprint dan Algoritma Haversine Dalam Aplikasi Presensi Mahasiswa,” </w:t>
      </w:r>
      <w:r w:rsidRPr="003B03B4">
        <w:rPr>
          <w:rFonts w:ascii="Calibri" w:hAnsi="Calibri" w:cs="Calibri"/>
          <w:i/>
          <w:iCs/>
          <w:noProof/>
          <w:szCs w:val="24"/>
        </w:rPr>
        <w:t>J. Sisfokom (Sistem Inf. dan Komputer)</w:t>
      </w:r>
      <w:r w:rsidRPr="003B03B4">
        <w:rPr>
          <w:rFonts w:ascii="Calibri" w:hAnsi="Calibri" w:cs="Calibri"/>
          <w:noProof/>
          <w:szCs w:val="24"/>
        </w:rPr>
        <w:t>, vol. 10, no. 3, pp. 328–333, Nov. 2021, doi: 10.32736/SISFOKOM.V10I3.1292.</w:t>
      </w:r>
    </w:p>
    <w:p w14:paraId="315A3E4C" w14:textId="77777777" w:rsidR="003B03B4" w:rsidRPr="003B03B4" w:rsidRDefault="003B03B4" w:rsidP="003B03B4">
      <w:pPr>
        <w:widowControl w:val="0"/>
        <w:autoSpaceDE w:val="0"/>
        <w:autoSpaceDN w:val="0"/>
        <w:adjustRightInd w:val="0"/>
        <w:spacing w:line="240" w:lineRule="auto"/>
        <w:ind w:left="640" w:hanging="640"/>
        <w:rPr>
          <w:rFonts w:ascii="Calibri" w:hAnsi="Calibri" w:cs="Calibri"/>
          <w:noProof/>
          <w:szCs w:val="24"/>
        </w:rPr>
      </w:pPr>
      <w:r w:rsidRPr="003B03B4">
        <w:rPr>
          <w:rFonts w:ascii="Calibri" w:hAnsi="Calibri" w:cs="Calibri"/>
          <w:noProof/>
          <w:szCs w:val="24"/>
        </w:rPr>
        <w:t>[10]</w:t>
      </w:r>
      <w:r w:rsidRPr="003B03B4">
        <w:rPr>
          <w:rFonts w:ascii="Calibri" w:hAnsi="Calibri" w:cs="Calibri"/>
          <w:noProof/>
          <w:szCs w:val="24"/>
        </w:rPr>
        <w:tab/>
        <w:t xml:space="preserve">P. Metode Perhitungan </w:t>
      </w:r>
      <w:r w:rsidRPr="003B03B4">
        <w:rPr>
          <w:rFonts w:ascii="Calibri" w:hAnsi="Calibri" w:cs="Calibri"/>
          <w:i/>
          <w:iCs/>
          <w:noProof/>
          <w:szCs w:val="24"/>
        </w:rPr>
        <w:t>et al.</w:t>
      </w:r>
      <w:r w:rsidRPr="003B03B4">
        <w:rPr>
          <w:rFonts w:ascii="Calibri" w:hAnsi="Calibri" w:cs="Calibri"/>
          <w:noProof/>
          <w:szCs w:val="24"/>
        </w:rPr>
        <w:t xml:space="preserve">, “PERBANDINGAN METODE PERHITUNGAN JARAK EUCLIDEAN, HAVERSINE, DAN MANHATTAN DALAM PENENTUAN POSISI KARYAWAN,” </w:t>
      </w:r>
      <w:r w:rsidRPr="003B03B4">
        <w:rPr>
          <w:rFonts w:ascii="Calibri" w:hAnsi="Calibri" w:cs="Calibri"/>
          <w:i/>
          <w:iCs/>
          <w:noProof/>
          <w:szCs w:val="24"/>
        </w:rPr>
        <w:t>J. Tekno Insentif</w:t>
      </w:r>
      <w:r w:rsidRPr="003B03B4">
        <w:rPr>
          <w:rFonts w:ascii="Calibri" w:hAnsi="Calibri" w:cs="Calibri"/>
          <w:noProof/>
          <w:szCs w:val="24"/>
        </w:rPr>
        <w:t>, vol. 14, no. 2, pp. 69–77, Aug. 2020, doi: 10.36787/JTI.V14I2.270.</w:t>
      </w:r>
    </w:p>
    <w:p w14:paraId="6E14A6AC" w14:textId="77777777" w:rsidR="003B03B4" w:rsidRPr="003B03B4" w:rsidRDefault="003B03B4" w:rsidP="003B03B4">
      <w:pPr>
        <w:widowControl w:val="0"/>
        <w:autoSpaceDE w:val="0"/>
        <w:autoSpaceDN w:val="0"/>
        <w:adjustRightInd w:val="0"/>
        <w:spacing w:line="240" w:lineRule="auto"/>
        <w:ind w:left="640" w:hanging="640"/>
        <w:rPr>
          <w:rFonts w:ascii="Calibri" w:hAnsi="Calibri" w:cs="Calibri"/>
          <w:noProof/>
          <w:szCs w:val="24"/>
        </w:rPr>
      </w:pPr>
      <w:r w:rsidRPr="003B03B4">
        <w:rPr>
          <w:rFonts w:ascii="Calibri" w:hAnsi="Calibri" w:cs="Calibri"/>
          <w:noProof/>
          <w:szCs w:val="24"/>
        </w:rPr>
        <w:t>[11]</w:t>
      </w:r>
      <w:r w:rsidRPr="003B03B4">
        <w:rPr>
          <w:rFonts w:ascii="Calibri" w:hAnsi="Calibri" w:cs="Calibri"/>
          <w:noProof/>
          <w:szCs w:val="24"/>
        </w:rPr>
        <w:tab/>
        <w:t>M. K. Arsita, “TA : Rancang Bangun Aplikasi Presensi dengan Metode Local Binary Pattern Histograms dan Geofencing Berbasis Mobile pada Universitas Dinamika,” 2021.</w:t>
      </w:r>
    </w:p>
    <w:p w14:paraId="294B161D" w14:textId="77777777" w:rsidR="003B03B4" w:rsidRPr="003B03B4" w:rsidRDefault="003B03B4" w:rsidP="003B03B4">
      <w:pPr>
        <w:widowControl w:val="0"/>
        <w:autoSpaceDE w:val="0"/>
        <w:autoSpaceDN w:val="0"/>
        <w:adjustRightInd w:val="0"/>
        <w:spacing w:line="240" w:lineRule="auto"/>
        <w:ind w:left="640" w:hanging="640"/>
        <w:rPr>
          <w:rFonts w:ascii="Calibri" w:hAnsi="Calibri" w:cs="Calibri"/>
          <w:noProof/>
          <w:szCs w:val="24"/>
        </w:rPr>
      </w:pPr>
      <w:r w:rsidRPr="003B03B4">
        <w:rPr>
          <w:rFonts w:ascii="Calibri" w:hAnsi="Calibri" w:cs="Calibri"/>
          <w:noProof/>
          <w:szCs w:val="24"/>
        </w:rPr>
        <w:lastRenderedPageBreak/>
        <w:t>[12]</w:t>
      </w:r>
      <w:r w:rsidRPr="003B03B4">
        <w:rPr>
          <w:rFonts w:ascii="Calibri" w:hAnsi="Calibri" w:cs="Calibri"/>
          <w:noProof/>
          <w:szCs w:val="24"/>
        </w:rPr>
        <w:tab/>
        <w:t xml:space="preserve">A. Husain, A. H. A. Prastian, and A. Ramadhan, “Perancangan Sistem Absensi Online Menggunakan Android Guna Mempercepat Proses Kehadiran Karyawan Pada PT. Sintech Berkah Abadi,” </w:t>
      </w:r>
      <w:r w:rsidRPr="003B03B4">
        <w:rPr>
          <w:rFonts w:ascii="Calibri" w:hAnsi="Calibri" w:cs="Calibri"/>
          <w:i/>
          <w:iCs/>
          <w:noProof/>
          <w:szCs w:val="24"/>
        </w:rPr>
        <w:t>Technomedia J.</w:t>
      </w:r>
      <w:r w:rsidRPr="003B03B4">
        <w:rPr>
          <w:rFonts w:ascii="Calibri" w:hAnsi="Calibri" w:cs="Calibri"/>
          <w:noProof/>
          <w:szCs w:val="24"/>
        </w:rPr>
        <w:t>, vol. 2, no. 1 Agustus, pp. 105–116, Aug. 2017, doi: 10.33050/TMJ.V2I1.319.</w:t>
      </w:r>
    </w:p>
    <w:p w14:paraId="409C134D" w14:textId="77777777" w:rsidR="003B03B4" w:rsidRPr="003B03B4" w:rsidRDefault="003B03B4" w:rsidP="003B03B4">
      <w:pPr>
        <w:widowControl w:val="0"/>
        <w:autoSpaceDE w:val="0"/>
        <w:autoSpaceDN w:val="0"/>
        <w:adjustRightInd w:val="0"/>
        <w:spacing w:line="240" w:lineRule="auto"/>
        <w:ind w:left="640" w:hanging="640"/>
        <w:rPr>
          <w:rFonts w:ascii="Calibri" w:hAnsi="Calibri" w:cs="Calibri"/>
          <w:noProof/>
          <w:szCs w:val="24"/>
        </w:rPr>
      </w:pPr>
      <w:r w:rsidRPr="003B03B4">
        <w:rPr>
          <w:rFonts w:ascii="Calibri" w:hAnsi="Calibri" w:cs="Calibri"/>
          <w:noProof/>
          <w:szCs w:val="24"/>
        </w:rPr>
        <w:t>[13]</w:t>
      </w:r>
      <w:r w:rsidRPr="003B03B4">
        <w:rPr>
          <w:rFonts w:ascii="Calibri" w:hAnsi="Calibri" w:cs="Calibri"/>
          <w:noProof/>
          <w:szCs w:val="24"/>
        </w:rPr>
        <w:tab/>
        <w:t xml:space="preserve">M. Pratama and V. I. Delianti, “RANCANG BANGUN APLIKASI PRESENSI  DENGAN GLOBAL POTITIONING SYSTEM (GPS) BERBASIS ANDROID (Studi Kasus : PT. Perkebunan Nusantara VI Unit Usaha Kayu Aro),” </w:t>
      </w:r>
      <w:r w:rsidRPr="003B03B4">
        <w:rPr>
          <w:rFonts w:ascii="Calibri" w:hAnsi="Calibri" w:cs="Calibri"/>
          <w:i/>
          <w:iCs/>
          <w:noProof/>
          <w:szCs w:val="24"/>
        </w:rPr>
        <w:t>INCARE, Int. J. Educ. Resour.</w:t>
      </w:r>
      <w:r w:rsidRPr="003B03B4">
        <w:rPr>
          <w:rFonts w:ascii="Calibri" w:hAnsi="Calibri" w:cs="Calibri"/>
          <w:noProof/>
          <w:szCs w:val="24"/>
        </w:rPr>
        <w:t>, vol. 2, no. 2, pp. 141–154, Aug. 2021, Accessed: Dec. 11, 2021. [Online]. Available: http://ejournal.ijshs.org/index.php/incare/article/view/251.</w:t>
      </w:r>
    </w:p>
    <w:p w14:paraId="3E9D56BA" w14:textId="77777777" w:rsidR="003B03B4" w:rsidRPr="003B03B4" w:rsidRDefault="003B03B4" w:rsidP="003B03B4">
      <w:pPr>
        <w:widowControl w:val="0"/>
        <w:autoSpaceDE w:val="0"/>
        <w:autoSpaceDN w:val="0"/>
        <w:adjustRightInd w:val="0"/>
        <w:spacing w:line="240" w:lineRule="auto"/>
        <w:ind w:left="640" w:hanging="640"/>
        <w:rPr>
          <w:rFonts w:ascii="Calibri" w:hAnsi="Calibri" w:cs="Calibri"/>
          <w:noProof/>
        </w:rPr>
      </w:pPr>
      <w:r w:rsidRPr="003B03B4">
        <w:rPr>
          <w:rFonts w:ascii="Calibri" w:hAnsi="Calibri" w:cs="Calibri"/>
          <w:noProof/>
          <w:szCs w:val="24"/>
        </w:rPr>
        <w:t>[14]</w:t>
      </w:r>
      <w:r w:rsidRPr="003B03B4">
        <w:rPr>
          <w:rFonts w:ascii="Calibri" w:hAnsi="Calibri" w:cs="Calibri"/>
          <w:noProof/>
          <w:szCs w:val="24"/>
        </w:rPr>
        <w:tab/>
        <w:t xml:space="preserve">S. Hartati, N. A. K. Dewi, D. Puastuti, M. Muslihudin, and N. S. Budi, “Sistem Aplikasi EDUCHAT STMIK PRINGSEWU Berbasis ANDROID Sebagai Media Komunikasi dan Informasi,” </w:t>
      </w:r>
      <w:r w:rsidRPr="003B03B4">
        <w:rPr>
          <w:rFonts w:ascii="Calibri" w:hAnsi="Calibri" w:cs="Calibri"/>
          <w:i/>
          <w:iCs/>
          <w:noProof/>
          <w:szCs w:val="24"/>
        </w:rPr>
        <w:t>J. Nas. Teknol. dan Sist. Inf.</w:t>
      </w:r>
      <w:r w:rsidRPr="003B03B4">
        <w:rPr>
          <w:rFonts w:ascii="Calibri" w:hAnsi="Calibri" w:cs="Calibri"/>
          <w:noProof/>
          <w:szCs w:val="24"/>
        </w:rPr>
        <w:t>, vol. 3, no. 1, pp. 143–152, May 2017, doi: 10.25077/TEKNOSI.V3I1.2017.143-152.</w:t>
      </w:r>
    </w:p>
    <w:p w14:paraId="58DB4493" w14:textId="4C4CE701" w:rsidR="00B60866" w:rsidRPr="00B60866" w:rsidRDefault="00B60866" w:rsidP="00A865A3">
      <w:pPr>
        <w:jc w:val="both"/>
        <w:rPr>
          <w:lang w:val="id-ID"/>
        </w:rPr>
      </w:pPr>
      <w:r>
        <w:rPr>
          <w:lang w:val="id-ID"/>
        </w:rPr>
        <w:fldChar w:fldCharType="end"/>
      </w:r>
    </w:p>
    <w:sectPr w:rsidR="00B60866" w:rsidRPr="00B60866" w:rsidSect="00305A06">
      <w:pgSz w:w="11906" w:h="16838" w:code="9"/>
      <w:pgMar w:top="2268" w:right="1701" w:bottom="1701" w:left="2268" w:header="706" w:footer="706" w:gutter="0"/>
      <w:paperSrc w:first="7"/>
      <w:pgNumType w:fmt="lowerRoman"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3FA2FC7" w14:textId="77777777" w:rsidR="00703316" w:rsidRDefault="00703316" w:rsidP="00305A06">
      <w:pPr>
        <w:spacing w:after="0" w:line="240" w:lineRule="auto"/>
      </w:pPr>
      <w:r>
        <w:separator/>
      </w:r>
    </w:p>
  </w:endnote>
  <w:endnote w:type="continuationSeparator" w:id="0">
    <w:p w14:paraId="538A150A" w14:textId="77777777" w:rsidR="00703316" w:rsidRDefault="00703316" w:rsidP="00305A0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7E4662" w14:textId="77777777" w:rsidR="009776B3" w:rsidRDefault="009776B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7F1B4D6" w14:textId="77777777" w:rsidR="00703316" w:rsidRDefault="00703316" w:rsidP="00305A06">
      <w:pPr>
        <w:spacing w:after="0" w:line="240" w:lineRule="auto"/>
      </w:pPr>
      <w:r>
        <w:separator/>
      </w:r>
    </w:p>
  </w:footnote>
  <w:footnote w:type="continuationSeparator" w:id="0">
    <w:p w14:paraId="1A975723" w14:textId="77777777" w:rsidR="00703316" w:rsidRDefault="00703316" w:rsidP="00305A0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3020A2" w14:textId="77777777" w:rsidR="009776B3" w:rsidRDefault="009776B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583179"/>
    <w:multiLevelType w:val="hybridMultilevel"/>
    <w:tmpl w:val="3E886976"/>
    <w:lvl w:ilvl="0" w:tplc="899465FA">
      <w:start w:val="1"/>
      <w:numFmt w:val="decimal"/>
      <w:lvlText w:val="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70B7347"/>
    <w:multiLevelType w:val="hybridMultilevel"/>
    <w:tmpl w:val="6DB67418"/>
    <w:lvl w:ilvl="0" w:tplc="79A6400E">
      <w:start w:val="1"/>
      <w:numFmt w:val="decimal"/>
      <w:lvlText w:val="3.7.%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2" w15:restartNumberingAfterBreak="0">
    <w:nsid w:val="0798128E"/>
    <w:multiLevelType w:val="hybridMultilevel"/>
    <w:tmpl w:val="FD1C9FC4"/>
    <w:lvl w:ilvl="0" w:tplc="80CED3A8">
      <w:start w:val="1"/>
      <w:numFmt w:val="decimal"/>
      <w:lvlText w:val="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0973340F"/>
    <w:multiLevelType w:val="hybridMultilevel"/>
    <w:tmpl w:val="CC0EC9F6"/>
    <w:lvl w:ilvl="0" w:tplc="EC60E47C">
      <w:start w:val="1"/>
      <w:numFmt w:val="decimal"/>
      <w:lvlText w:val="%1."/>
      <w:lvlJc w:val="center"/>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0A98166B"/>
    <w:multiLevelType w:val="hybridMultilevel"/>
    <w:tmpl w:val="98D495E8"/>
    <w:lvl w:ilvl="0" w:tplc="899465FA">
      <w:start w:val="1"/>
      <w:numFmt w:val="decimal"/>
      <w:lvlText w:val="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0D483D75"/>
    <w:multiLevelType w:val="hybridMultilevel"/>
    <w:tmpl w:val="E64ECDB6"/>
    <w:lvl w:ilvl="0" w:tplc="EC60E47C">
      <w:start w:val="1"/>
      <w:numFmt w:val="decimal"/>
      <w:lvlText w:val="%1."/>
      <w:lvlJc w:val="center"/>
      <w:pPr>
        <w:ind w:left="1491" w:hanging="360"/>
      </w:pPr>
      <w:rPr>
        <w:rFonts w:hint="default"/>
      </w:rPr>
    </w:lvl>
    <w:lvl w:ilvl="1" w:tplc="38090019" w:tentative="1">
      <w:start w:val="1"/>
      <w:numFmt w:val="lowerLetter"/>
      <w:lvlText w:val="%2."/>
      <w:lvlJc w:val="left"/>
      <w:pPr>
        <w:ind w:left="2211" w:hanging="360"/>
      </w:pPr>
    </w:lvl>
    <w:lvl w:ilvl="2" w:tplc="3809001B" w:tentative="1">
      <w:start w:val="1"/>
      <w:numFmt w:val="lowerRoman"/>
      <w:lvlText w:val="%3."/>
      <w:lvlJc w:val="right"/>
      <w:pPr>
        <w:ind w:left="2931" w:hanging="180"/>
      </w:pPr>
    </w:lvl>
    <w:lvl w:ilvl="3" w:tplc="3809000F" w:tentative="1">
      <w:start w:val="1"/>
      <w:numFmt w:val="decimal"/>
      <w:lvlText w:val="%4."/>
      <w:lvlJc w:val="left"/>
      <w:pPr>
        <w:ind w:left="3651" w:hanging="360"/>
      </w:pPr>
    </w:lvl>
    <w:lvl w:ilvl="4" w:tplc="38090019" w:tentative="1">
      <w:start w:val="1"/>
      <w:numFmt w:val="lowerLetter"/>
      <w:lvlText w:val="%5."/>
      <w:lvlJc w:val="left"/>
      <w:pPr>
        <w:ind w:left="4371" w:hanging="360"/>
      </w:pPr>
    </w:lvl>
    <w:lvl w:ilvl="5" w:tplc="3809001B" w:tentative="1">
      <w:start w:val="1"/>
      <w:numFmt w:val="lowerRoman"/>
      <w:lvlText w:val="%6."/>
      <w:lvlJc w:val="right"/>
      <w:pPr>
        <w:ind w:left="5091" w:hanging="180"/>
      </w:pPr>
    </w:lvl>
    <w:lvl w:ilvl="6" w:tplc="3809000F" w:tentative="1">
      <w:start w:val="1"/>
      <w:numFmt w:val="decimal"/>
      <w:lvlText w:val="%7."/>
      <w:lvlJc w:val="left"/>
      <w:pPr>
        <w:ind w:left="5811" w:hanging="360"/>
      </w:pPr>
    </w:lvl>
    <w:lvl w:ilvl="7" w:tplc="38090019" w:tentative="1">
      <w:start w:val="1"/>
      <w:numFmt w:val="lowerLetter"/>
      <w:lvlText w:val="%8."/>
      <w:lvlJc w:val="left"/>
      <w:pPr>
        <w:ind w:left="6531" w:hanging="360"/>
      </w:pPr>
    </w:lvl>
    <w:lvl w:ilvl="8" w:tplc="3809001B" w:tentative="1">
      <w:start w:val="1"/>
      <w:numFmt w:val="lowerRoman"/>
      <w:lvlText w:val="%9."/>
      <w:lvlJc w:val="right"/>
      <w:pPr>
        <w:ind w:left="7251" w:hanging="180"/>
      </w:pPr>
    </w:lvl>
  </w:abstractNum>
  <w:abstractNum w:abstractNumId="6" w15:restartNumberingAfterBreak="0">
    <w:nsid w:val="1B205227"/>
    <w:multiLevelType w:val="hybridMultilevel"/>
    <w:tmpl w:val="EE78FED8"/>
    <w:lvl w:ilvl="0" w:tplc="EC60E47C">
      <w:start w:val="1"/>
      <w:numFmt w:val="decimal"/>
      <w:lvlText w:val="%1."/>
      <w:lvlJc w:val="center"/>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 w15:restartNumberingAfterBreak="0">
    <w:nsid w:val="20D94E3C"/>
    <w:multiLevelType w:val="hybridMultilevel"/>
    <w:tmpl w:val="57409432"/>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8" w15:restartNumberingAfterBreak="0">
    <w:nsid w:val="2244368C"/>
    <w:multiLevelType w:val="hybridMultilevel"/>
    <w:tmpl w:val="A1D611DA"/>
    <w:lvl w:ilvl="0" w:tplc="3809000F">
      <w:start w:val="1"/>
      <w:numFmt w:val="decimal"/>
      <w:lvlText w:val="%1."/>
      <w:lvlJc w:val="left"/>
      <w:pPr>
        <w:ind w:left="6840" w:hanging="360"/>
      </w:pPr>
    </w:lvl>
    <w:lvl w:ilvl="1" w:tplc="38090019" w:tentative="1">
      <w:start w:val="1"/>
      <w:numFmt w:val="lowerLetter"/>
      <w:lvlText w:val="%2."/>
      <w:lvlJc w:val="left"/>
      <w:pPr>
        <w:ind w:left="7560" w:hanging="360"/>
      </w:pPr>
    </w:lvl>
    <w:lvl w:ilvl="2" w:tplc="3809001B" w:tentative="1">
      <w:start w:val="1"/>
      <w:numFmt w:val="lowerRoman"/>
      <w:lvlText w:val="%3."/>
      <w:lvlJc w:val="right"/>
      <w:pPr>
        <w:ind w:left="8280" w:hanging="180"/>
      </w:pPr>
    </w:lvl>
    <w:lvl w:ilvl="3" w:tplc="3809000F" w:tentative="1">
      <w:start w:val="1"/>
      <w:numFmt w:val="decimal"/>
      <w:lvlText w:val="%4."/>
      <w:lvlJc w:val="left"/>
      <w:pPr>
        <w:ind w:left="9000" w:hanging="360"/>
      </w:pPr>
    </w:lvl>
    <w:lvl w:ilvl="4" w:tplc="38090019" w:tentative="1">
      <w:start w:val="1"/>
      <w:numFmt w:val="lowerLetter"/>
      <w:lvlText w:val="%5."/>
      <w:lvlJc w:val="left"/>
      <w:pPr>
        <w:ind w:left="9720" w:hanging="360"/>
      </w:pPr>
    </w:lvl>
    <w:lvl w:ilvl="5" w:tplc="3809001B" w:tentative="1">
      <w:start w:val="1"/>
      <w:numFmt w:val="lowerRoman"/>
      <w:lvlText w:val="%6."/>
      <w:lvlJc w:val="right"/>
      <w:pPr>
        <w:ind w:left="10440" w:hanging="180"/>
      </w:pPr>
    </w:lvl>
    <w:lvl w:ilvl="6" w:tplc="3809000F" w:tentative="1">
      <w:start w:val="1"/>
      <w:numFmt w:val="decimal"/>
      <w:lvlText w:val="%7."/>
      <w:lvlJc w:val="left"/>
      <w:pPr>
        <w:ind w:left="11160" w:hanging="360"/>
      </w:pPr>
    </w:lvl>
    <w:lvl w:ilvl="7" w:tplc="38090019" w:tentative="1">
      <w:start w:val="1"/>
      <w:numFmt w:val="lowerLetter"/>
      <w:lvlText w:val="%8."/>
      <w:lvlJc w:val="left"/>
      <w:pPr>
        <w:ind w:left="11880" w:hanging="360"/>
      </w:pPr>
    </w:lvl>
    <w:lvl w:ilvl="8" w:tplc="3809001B" w:tentative="1">
      <w:start w:val="1"/>
      <w:numFmt w:val="lowerRoman"/>
      <w:lvlText w:val="%9."/>
      <w:lvlJc w:val="right"/>
      <w:pPr>
        <w:ind w:left="12600" w:hanging="180"/>
      </w:pPr>
    </w:lvl>
  </w:abstractNum>
  <w:abstractNum w:abstractNumId="9" w15:restartNumberingAfterBreak="0">
    <w:nsid w:val="283712AB"/>
    <w:multiLevelType w:val="hybridMultilevel"/>
    <w:tmpl w:val="DBCE2EF8"/>
    <w:lvl w:ilvl="0" w:tplc="A9221FA4">
      <w:start w:val="1"/>
      <w:numFmt w:val="decimal"/>
      <w:lvlText w:val="%1."/>
      <w:lvlJc w:val="center"/>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0" w15:restartNumberingAfterBreak="0">
    <w:nsid w:val="2A333438"/>
    <w:multiLevelType w:val="hybridMultilevel"/>
    <w:tmpl w:val="667AD084"/>
    <w:lvl w:ilvl="0" w:tplc="B29CAA0E">
      <w:start w:val="1"/>
      <w:numFmt w:val="decimal"/>
      <w:lvlText w:val="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2A4437F4"/>
    <w:multiLevelType w:val="hybridMultilevel"/>
    <w:tmpl w:val="AC42E6B6"/>
    <w:lvl w:ilvl="0" w:tplc="899465FA">
      <w:start w:val="1"/>
      <w:numFmt w:val="decimal"/>
      <w:lvlText w:val="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2A5132DA"/>
    <w:multiLevelType w:val="hybridMultilevel"/>
    <w:tmpl w:val="392A48AC"/>
    <w:lvl w:ilvl="0" w:tplc="EC60E47C">
      <w:start w:val="1"/>
      <w:numFmt w:val="decimal"/>
      <w:lvlText w:val="%1."/>
      <w:lvlJc w:val="center"/>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34444190"/>
    <w:multiLevelType w:val="hybridMultilevel"/>
    <w:tmpl w:val="CF4295A4"/>
    <w:lvl w:ilvl="0" w:tplc="FFFFFFFF">
      <w:start w:val="1"/>
      <w:numFmt w:val="decimal"/>
      <w:lvlText w:val="%1."/>
      <w:lvlJc w:val="center"/>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4" w15:restartNumberingAfterBreak="0">
    <w:nsid w:val="34E43A9D"/>
    <w:multiLevelType w:val="hybridMultilevel"/>
    <w:tmpl w:val="996E9126"/>
    <w:lvl w:ilvl="0" w:tplc="3809000F">
      <w:start w:val="1"/>
      <w:numFmt w:val="decimal"/>
      <w:lvlText w:val="%1."/>
      <w:lvlJc w:val="left"/>
      <w:pPr>
        <w:ind w:left="3600" w:hanging="360"/>
      </w:pPr>
    </w:lvl>
    <w:lvl w:ilvl="1" w:tplc="38090019" w:tentative="1">
      <w:start w:val="1"/>
      <w:numFmt w:val="lowerLetter"/>
      <w:lvlText w:val="%2."/>
      <w:lvlJc w:val="left"/>
      <w:pPr>
        <w:ind w:left="4320" w:hanging="360"/>
      </w:pPr>
    </w:lvl>
    <w:lvl w:ilvl="2" w:tplc="3809001B" w:tentative="1">
      <w:start w:val="1"/>
      <w:numFmt w:val="lowerRoman"/>
      <w:lvlText w:val="%3."/>
      <w:lvlJc w:val="right"/>
      <w:pPr>
        <w:ind w:left="5040" w:hanging="180"/>
      </w:pPr>
    </w:lvl>
    <w:lvl w:ilvl="3" w:tplc="3809000F" w:tentative="1">
      <w:start w:val="1"/>
      <w:numFmt w:val="decimal"/>
      <w:lvlText w:val="%4."/>
      <w:lvlJc w:val="left"/>
      <w:pPr>
        <w:ind w:left="5760" w:hanging="360"/>
      </w:pPr>
    </w:lvl>
    <w:lvl w:ilvl="4" w:tplc="38090019" w:tentative="1">
      <w:start w:val="1"/>
      <w:numFmt w:val="lowerLetter"/>
      <w:lvlText w:val="%5."/>
      <w:lvlJc w:val="left"/>
      <w:pPr>
        <w:ind w:left="6480" w:hanging="360"/>
      </w:pPr>
    </w:lvl>
    <w:lvl w:ilvl="5" w:tplc="3809001B" w:tentative="1">
      <w:start w:val="1"/>
      <w:numFmt w:val="lowerRoman"/>
      <w:lvlText w:val="%6."/>
      <w:lvlJc w:val="right"/>
      <w:pPr>
        <w:ind w:left="7200" w:hanging="180"/>
      </w:pPr>
    </w:lvl>
    <w:lvl w:ilvl="6" w:tplc="3809000F" w:tentative="1">
      <w:start w:val="1"/>
      <w:numFmt w:val="decimal"/>
      <w:lvlText w:val="%7."/>
      <w:lvlJc w:val="left"/>
      <w:pPr>
        <w:ind w:left="7920" w:hanging="360"/>
      </w:pPr>
    </w:lvl>
    <w:lvl w:ilvl="7" w:tplc="38090019" w:tentative="1">
      <w:start w:val="1"/>
      <w:numFmt w:val="lowerLetter"/>
      <w:lvlText w:val="%8."/>
      <w:lvlJc w:val="left"/>
      <w:pPr>
        <w:ind w:left="8640" w:hanging="360"/>
      </w:pPr>
    </w:lvl>
    <w:lvl w:ilvl="8" w:tplc="3809001B" w:tentative="1">
      <w:start w:val="1"/>
      <w:numFmt w:val="lowerRoman"/>
      <w:lvlText w:val="%9."/>
      <w:lvlJc w:val="right"/>
      <w:pPr>
        <w:ind w:left="9360" w:hanging="180"/>
      </w:pPr>
    </w:lvl>
  </w:abstractNum>
  <w:abstractNum w:abstractNumId="15" w15:restartNumberingAfterBreak="0">
    <w:nsid w:val="37667C47"/>
    <w:multiLevelType w:val="hybridMultilevel"/>
    <w:tmpl w:val="94A4C9B2"/>
    <w:lvl w:ilvl="0" w:tplc="FFFFFFFF">
      <w:start w:val="1"/>
      <w:numFmt w:val="decimal"/>
      <w:lvlText w:val="%1."/>
      <w:lvlJc w:val="center"/>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6" w15:restartNumberingAfterBreak="0">
    <w:nsid w:val="37947740"/>
    <w:multiLevelType w:val="hybridMultilevel"/>
    <w:tmpl w:val="3D72D142"/>
    <w:lvl w:ilvl="0" w:tplc="EC60E47C">
      <w:start w:val="1"/>
      <w:numFmt w:val="decimal"/>
      <w:lvlText w:val="%1."/>
      <w:lvlJc w:val="center"/>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40F5385B"/>
    <w:multiLevelType w:val="hybridMultilevel"/>
    <w:tmpl w:val="801087AA"/>
    <w:lvl w:ilvl="0" w:tplc="EC60E47C">
      <w:start w:val="1"/>
      <w:numFmt w:val="decimal"/>
      <w:lvlText w:val="%1."/>
      <w:lvlJc w:val="center"/>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427554E4"/>
    <w:multiLevelType w:val="hybridMultilevel"/>
    <w:tmpl w:val="FE549A14"/>
    <w:lvl w:ilvl="0" w:tplc="79A6400E">
      <w:start w:val="1"/>
      <w:numFmt w:val="decimal"/>
      <w:lvlText w:val="3.7.%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43887FB5"/>
    <w:multiLevelType w:val="hybridMultilevel"/>
    <w:tmpl w:val="3002151A"/>
    <w:lvl w:ilvl="0" w:tplc="FFFFFFFF">
      <w:start w:val="1"/>
      <w:numFmt w:val="decimal"/>
      <w:lvlText w:val="%1."/>
      <w:lvlJc w:val="center"/>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0" w15:restartNumberingAfterBreak="0">
    <w:nsid w:val="4B251773"/>
    <w:multiLevelType w:val="hybridMultilevel"/>
    <w:tmpl w:val="9BF209A6"/>
    <w:lvl w:ilvl="0" w:tplc="79A6400E">
      <w:start w:val="1"/>
      <w:numFmt w:val="decimal"/>
      <w:lvlText w:val="3.7.%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1" w15:restartNumberingAfterBreak="0">
    <w:nsid w:val="517127C4"/>
    <w:multiLevelType w:val="hybridMultilevel"/>
    <w:tmpl w:val="71C627C2"/>
    <w:lvl w:ilvl="0" w:tplc="FFFFFFFF">
      <w:start w:val="1"/>
      <w:numFmt w:val="decimal"/>
      <w:lvlText w:val="%1."/>
      <w:lvlJc w:val="center"/>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2" w15:restartNumberingAfterBreak="0">
    <w:nsid w:val="52304E35"/>
    <w:multiLevelType w:val="hybridMultilevel"/>
    <w:tmpl w:val="2294D098"/>
    <w:lvl w:ilvl="0" w:tplc="FFFFFFFF">
      <w:start w:val="1"/>
      <w:numFmt w:val="decimal"/>
      <w:lvlText w:val="%1."/>
      <w:lvlJc w:val="center"/>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3" w15:restartNumberingAfterBreak="0">
    <w:nsid w:val="529D29F9"/>
    <w:multiLevelType w:val="hybridMultilevel"/>
    <w:tmpl w:val="EB02553E"/>
    <w:lvl w:ilvl="0" w:tplc="FFFFFFFF">
      <w:start w:val="1"/>
      <w:numFmt w:val="decimal"/>
      <w:lvlText w:val="%1."/>
      <w:lvlJc w:val="center"/>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4" w15:restartNumberingAfterBreak="0">
    <w:nsid w:val="555139A5"/>
    <w:multiLevelType w:val="hybridMultilevel"/>
    <w:tmpl w:val="726E62B0"/>
    <w:lvl w:ilvl="0" w:tplc="79A6400E">
      <w:start w:val="1"/>
      <w:numFmt w:val="decimal"/>
      <w:lvlText w:val="3.7.%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25" w15:restartNumberingAfterBreak="0">
    <w:nsid w:val="580C0E53"/>
    <w:multiLevelType w:val="hybridMultilevel"/>
    <w:tmpl w:val="A8F072BE"/>
    <w:lvl w:ilvl="0" w:tplc="79A6400E">
      <w:start w:val="1"/>
      <w:numFmt w:val="decimal"/>
      <w:lvlText w:val="3.7.%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6" w15:restartNumberingAfterBreak="0">
    <w:nsid w:val="5A454B58"/>
    <w:multiLevelType w:val="hybridMultilevel"/>
    <w:tmpl w:val="7728B79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15:restartNumberingAfterBreak="0">
    <w:nsid w:val="5F057D97"/>
    <w:multiLevelType w:val="hybridMultilevel"/>
    <w:tmpl w:val="2E524446"/>
    <w:lvl w:ilvl="0" w:tplc="EC60E47C">
      <w:start w:val="1"/>
      <w:numFmt w:val="decimal"/>
      <w:lvlText w:val="%1."/>
      <w:lvlJc w:val="center"/>
      <w:pPr>
        <w:ind w:left="4397" w:hanging="360"/>
      </w:pPr>
      <w:rPr>
        <w:rFonts w:hint="default"/>
      </w:rPr>
    </w:lvl>
    <w:lvl w:ilvl="1" w:tplc="38090019" w:tentative="1">
      <w:start w:val="1"/>
      <w:numFmt w:val="lowerLetter"/>
      <w:lvlText w:val="%2."/>
      <w:lvlJc w:val="left"/>
      <w:pPr>
        <w:ind w:left="5117" w:hanging="360"/>
      </w:pPr>
    </w:lvl>
    <w:lvl w:ilvl="2" w:tplc="3809001B" w:tentative="1">
      <w:start w:val="1"/>
      <w:numFmt w:val="lowerRoman"/>
      <w:lvlText w:val="%3."/>
      <w:lvlJc w:val="right"/>
      <w:pPr>
        <w:ind w:left="5837" w:hanging="180"/>
      </w:pPr>
    </w:lvl>
    <w:lvl w:ilvl="3" w:tplc="3809000F" w:tentative="1">
      <w:start w:val="1"/>
      <w:numFmt w:val="decimal"/>
      <w:lvlText w:val="%4."/>
      <w:lvlJc w:val="left"/>
      <w:pPr>
        <w:ind w:left="6557" w:hanging="360"/>
      </w:pPr>
    </w:lvl>
    <w:lvl w:ilvl="4" w:tplc="38090019" w:tentative="1">
      <w:start w:val="1"/>
      <w:numFmt w:val="lowerLetter"/>
      <w:lvlText w:val="%5."/>
      <w:lvlJc w:val="left"/>
      <w:pPr>
        <w:ind w:left="7277" w:hanging="360"/>
      </w:pPr>
    </w:lvl>
    <w:lvl w:ilvl="5" w:tplc="3809001B" w:tentative="1">
      <w:start w:val="1"/>
      <w:numFmt w:val="lowerRoman"/>
      <w:lvlText w:val="%6."/>
      <w:lvlJc w:val="right"/>
      <w:pPr>
        <w:ind w:left="7997" w:hanging="180"/>
      </w:pPr>
    </w:lvl>
    <w:lvl w:ilvl="6" w:tplc="3809000F" w:tentative="1">
      <w:start w:val="1"/>
      <w:numFmt w:val="decimal"/>
      <w:lvlText w:val="%7."/>
      <w:lvlJc w:val="left"/>
      <w:pPr>
        <w:ind w:left="8717" w:hanging="360"/>
      </w:pPr>
    </w:lvl>
    <w:lvl w:ilvl="7" w:tplc="38090019" w:tentative="1">
      <w:start w:val="1"/>
      <w:numFmt w:val="lowerLetter"/>
      <w:lvlText w:val="%8."/>
      <w:lvlJc w:val="left"/>
      <w:pPr>
        <w:ind w:left="9437" w:hanging="360"/>
      </w:pPr>
    </w:lvl>
    <w:lvl w:ilvl="8" w:tplc="3809001B" w:tentative="1">
      <w:start w:val="1"/>
      <w:numFmt w:val="lowerRoman"/>
      <w:lvlText w:val="%9."/>
      <w:lvlJc w:val="right"/>
      <w:pPr>
        <w:ind w:left="10157" w:hanging="180"/>
      </w:pPr>
    </w:lvl>
  </w:abstractNum>
  <w:abstractNum w:abstractNumId="28" w15:restartNumberingAfterBreak="0">
    <w:nsid w:val="6AF746F0"/>
    <w:multiLevelType w:val="hybridMultilevel"/>
    <w:tmpl w:val="3F3421C2"/>
    <w:lvl w:ilvl="0" w:tplc="EC60E47C">
      <w:start w:val="1"/>
      <w:numFmt w:val="decimal"/>
      <w:lvlText w:val="%1."/>
      <w:lvlJc w:val="center"/>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9" w15:restartNumberingAfterBreak="0">
    <w:nsid w:val="6B2E0CE9"/>
    <w:multiLevelType w:val="hybridMultilevel"/>
    <w:tmpl w:val="FAF09540"/>
    <w:lvl w:ilvl="0" w:tplc="EC60E47C">
      <w:start w:val="1"/>
      <w:numFmt w:val="decimal"/>
      <w:lvlText w:val="%1."/>
      <w:lvlJc w:val="center"/>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0" w15:restartNumberingAfterBreak="0">
    <w:nsid w:val="6BB41D2B"/>
    <w:multiLevelType w:val="hybridMultilevel"/>
    <w:tmpl w:val="4CEA24FA"/>
    <w:lvl w:ilvl="0" w:tplc="EC60E47C">
      <w:start w:val="1"/>
      <w:numFmt w:val="decimal"/>
      <w:lvlText w:val="%1."/>
      <w:lvlJc w:val="center"/>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1" w15:restartNumberingAfterBreak="0">
    <w:nsid w:val="6FA90054"/>
    <w:multiLevelType w:val="hybridMultilevel"/>
    <w:tmpl w:val="AC66509C"/>
    <w:lvl w:ilvl="0" w:tplc="EC60E47C">
      <w:start w:val="1"/>
      <w:numFmt w:val="decimal"/>
      <w:lvlText w:val="%1."/>
      <w:lvlJc w:val="center"/>
      <w:pPr>
        <w:ind w:left="4320" w:hanging="360"/>
      </w:pPr>
      <w:rPr>
        <w:rFonts w:hint="default"/>
      </w:rPr>
    </w:lvl>
    <w:lvl w:ilvl="1" w:tplc="38090019" w:tentative="1">
      <w:start w:val="1"/>
      <w:numFmt w:val="lowerLetter"/>
      <w:lvlText w:val="%2."/>
      <w:lvlJc w:val="left"/>
      <w:pPr>
        <w:ind w:left="5040" w:hanging="360"/>
      </w:pPr>
    </w:lvl>
    <w:lvl w:ilvl="2" w:tplc="3809001B" w:tentative="1">
      <w:start w:val="1"/>
      <w:numFmt w:val="lowerRoman"/>
      <w:lvlText w:val="%3."/>
      <w:lvlJc w:val="right"/>
      <w:pPr>
        <w:ind w:left="5760" w:hanging="180"/>
      </w:pPr>
    </w:lvl>
    <w:lvl w:ilvl="3" w:tplc="3809000F" w:tentative="1">
      <w:start w:val="1"/>
      <w:numFmt w:val="decimal"/>
      <w:lvlText w:val="%4."/>
      <w:lvlJc w:val="left"/>
      <w:pPr>
        <w:ind w:left="6480" w:hanging="360"/>
      </w:pPr>
    </w:lvl>
    <w:lvl w:ilvl="4" w:tplc="38090019" w:tentative="1">
      <w:start w:val="1"/>
      <w:numFmt w:val="lowerLetter"/>
      <w:lvlText w:val="%5."/>
      <w:lvlJc w:val="left"/>
      <w:pPr>
        <w:ind w:left="7200" w:hanging="360"/>
      </w:pPr>
    </w:lvl>
    <w:lvl w:ilvl="5" w:tplc="3809001B" w:tentative="1">
      <w:start w:val="1"/>
      <w:numFmt w:val="lowerRoman"/>
      <w:lvlText w:val="%6."/>
      <w:lvlJc w:val="right"/>
      <w:pPr>
        <w:ind w:left="7920" w:hanging="180"/>
      </w:pPr>
    </w:lvl>
    <w:lvl w:ilvl="6" w:tplc="3809000F" w:tentative="1">
      <w:start w:val="1"/>
      <w:numFmt w:val="decimal"/>
      <w:lvlText w:val="%7."/>
      <w:lvlJc w:val="left"/>
      <w:pPr>
        <w:ind w:left="8640" w:hanging="360"/>
      </w:pPr>
    </w:lvl>
    <w:lvl w:ilvl="7" w:tplc="38090019" w:tentative="1">
      <w:start w:val="1"/>
      <w:numFmt w:val="lowerLetter"/>
      <w:lvlText w:val="%8."/>
      <w:lvlJc w:val="left"/>
      <w:pPr>
        <w:ind w:left="9360" w:hanging="360"/>
      </w:pPr>
    </w:lvl>
    <w:lvl w:ilvl="8" w:tplc="3809001B" w:tentative="1">
      <w:start w:val="1"/>
      <w:numFmt w:val="lowerRoman"/>
      <w:lvlText w:val="%9."/>
      <w:lvlJc w:val="right"/>
      <w:pPr>
        <w:ind w:left="10080" w:hanging="180"/>
      </w:pPr>
    </w:lvl>
  </w:abstractNum>
  <w:abstractNum w:abstractNumId="32" w15:restartNumberingAfterBreak="0">
    <w:nsid w:val="70750A9D"/>
    <w:multiLevelType w:val="hybridMultilevel"/>
    <w:tmpl w:val="94668AD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3" w15:restartNumberingAfterBreak="0">
    <w:nsid w:val="72945887"/>
    <w:multiLevelType w:val="hybridMultilevel"/>
    <w:tmpl w:val="028AD22E"/>
    <w:lvl w:ilvl="0" w:tplc="899465FA">
      <w:start w:val="1"/>
      <w:numFmt w:val="decimal"/>
      <w:lvlText w:val="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4" w15:restartNumberingAfterBreak="0">
    <w:nsid w:val="72A62740"/>
    <w:multiLevelType w:val="hybridMultilevel"/>
    <w:tmpl w:val="0804E240"/>
    <w:lvl w:ilvl="0" w:tplc="79A6400E">
      <w:start w:val="1"/>
      <w:numFmt w:val="decimal"/>
      <w:lvlText w:val="3.7.%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5" w15:restartNumberingAfterBreak="0">
    <w:nsid w:val="7A8A6468"/>
    <w:multiLevelType w:val="hybridMultilevel"/>
    <w:tmpl w:val="4AC4A696"/>
    <w:lvl w:ilvl="0" w:tplc="2930614C">
      <w:start w:val="1"/>
      <w:numFmt w:val="decimal"/>
      <w:lvlText w:val="2.4.%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6" w15:restartNumberingAfterBreak="0">
    <w:nsid w:val="7B5F4F11"/>
    <w:multiLevelType w:val="hybridMultilevel"/>
    <w:tmpl w:val="12BC32DC"/>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num w:numId="1">
    <w:abstractNumId w:val="9"/>
  </w:num>
  <w:num w:numId="2">
    <w:abstractNumId w:val="2"/>
  </w:num>
  <w:num w:numId="3">
    <w:abstractNumId w:val="21"/>
  </w:num>
  <w:num w:numId="4">
    <w:abstractNumId w:val="23"/>
  </w:num>
  <w:num w:numId="5">
    <w:abstractNumId w:val="15"/>
  </w:num>
  <w:num w:numId="6">
    <w:abstractNumId w:val="19"/>
  </w:num>
  <w:num w:numId="7">
    <w:abstractNumId w:val="28"/>
  </w:num>
  <w:num w:numId="8">
    <w:abstractNumId w:val="12"/>
  </w:num>
  <w:num w:numId="9">
    <w:abstractNumId w:val="16"/>
  </w:num>
  <w:num w:numId="10">
    <w:abstractNumId w:val="17"/>
  </w:num>
  <w:num w:numId="11">
    <w:abstractNumId w:val="3"/>
  </w:num>
  <w:num w:numId="12">
    <w:abstractNumId w:val="5"/>
  </w:num>
  <w:num w:numId="13">
    <w:abstractNumId w:val="6"/>
  </w:num>
  <w:num w:numId="14">
    <w:abstractNumId w:val="27"/>
  </w:num>
  <w:num w:numId="15">
    <w:abstractNumId w:val="31"/>
  </w:num>
  <w:num w:numId="16">
    <w:abstractNumId w:val="14"/>
  </w:num>
  <w:num w:numId="17">
    <w:abstractNumId w:val="8"/>
  </w:num>
  <w:num w:numId="18">
    <w:abstractNumId w:val="32"/>
  </w:num>
  <w:num w:numId="19">
    <w:abstractNumId w:val="26"/>
  </w:num>
  <w:num w:numId="20">
    <w:abstractNumId w:val="7"/>
  </w:num>
  <w:num w:numId="21">
    <w:abstractNumId w:val="36"/>
  </w:num>
  <w:num w:numId="22">
    <w:abstractNumId w:val="10"/>
  </w:num>
  <w:num w:numId="23">
    <w:abstractNumId w:val="33"/>
  </w:num>
  <w:num w:numId="24">
    <w:abstractNumId w:val="0"/>
  </w:num>
  <w:num w:numId="25">
    <w:abstractNumId w:val="11"/>
  </w:num>
  <w:num w:numId="26">
    <w:abstractNumId w:val="4"/>
  </w:num>
  <w:num w:numId="27">
    <w:abstractNumId w:val="29"/>
  </w:num>
  <w:num w:numId="28">
    <w:abstractNumId w:val="30"/>
  </w:num>
  <w:num w:numId="29">
    <w:abstractNumId w:val="35"/>
  </w:num>
  <w:num w:numId="30">
    <w:abstractNumId w:val="25"/>
  </w:num>
  <w:num w:numId="31">
    <w:abstractNumId w:val="18"/>
  </w:num>
  <w:num w:numId="32">
    <w:abstractNumId w:val="1"/>
  </w:num>
  <w:num w:numId="33">
    <w:abstractNumId w:val="20"/>
  </w:num>
  <w:num w:numId="34">
    <w:abstractNumId w:val="34"/>
  </w:num>
  <w:num w:numId="35">
    <w:abstractNumId w:val="22"/>
  </w:num>
  <w:num w:numId="36">
    <w:abstractNumId w:val="13"/>
  </w:num>
  <w:num w:numId="37">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66564"/>
    <w:rsid w:val="000005E9"/>
    <w:rsid w:val="0000074B"/>
    <w:rsid w:val="00001AD7"/>
    <w:rsid w:val="00007C24"/>
    <w:rsid w:val="00010EA1"/>
    <w:rsid w:val="00010FD0"/>
    <w:rsid w:val="000110A4"/>
    <w:rsid w:val="00013914"/>
    <w:rsid w:val="00013B7A"/>
    <w:rsid w:val="00016AD3"/>
    <w:rsid w:val="0001780D"/>
    <w:rsid w:val="0002286E"/>
    <w:rsid w:val="00023A93"/>
    <w:rsid w:val="000260D7"/>
    <w:rsid w:val="000261CE"/>
    <w:rsid w:val="000268BE"/>
    <w:rsid w:val="00031B33"/>
    <w:rsid w:val="000326A2"/>
    <w:rsid w:val="00035713"/>
    <w:rsid w:val="000402A0"/>
    <w:rsid w:val="00040A45"/>
    <w:rsid w:val="00044918"/>
    <w:rsid w:val="000518AB"/>
    <w:rsid w:val="00051B7C"/>
    <w:rsid w:val="00051DC4"/>
    <w:rsid w:val="000529AF"/>
    <w:rsid w:val="00053A09"/>
    <w:rsid w:val="00053B4B"/>
    <w:rsid w:val="00056C73"/>
    <w:rsid w:val="000605D3"/>
    <w:rsid w:val="00060DA5"/>
    <w:rsid w:val="000624FD"/>
    <w:rsid w:val="00064067"/>
    <w:rsid w:val="00064BD6"/>
    <w:rsid w:val="000666DC"/>
    <w:rsid w:val="000709FF"/>
    <w:rsid w:val="00074331"/>
    <w:rsid w:val="000765C9"/>
    <w:rsid w:val="00077CCB"/>
    <w:rsid w:val="00081A38"/>
    <w:rsid w:val="00093B3A"/>
    <w:rsid w:val="0009463F"/>
    <w:rsid w:val="00097D2B"/>
    <w:rsid w:val="000A033C"/>
    <w:rsid w:val="000A50B1"/>
    <w:rsid w:val="000A6EB9"/>
    <w:rsid w:val="000B2F1E"/>
    <w:rsid w:val="000B7115"/>
    <w:rsid w:val="000C0CFC"/>
    <w:rsid w:val="000C4D75"/>
    <w:rsid w:val="000C4D77"/>
    <w:rsid w:val="000C6A6D"/>
    <w:rsid w:val="000D3979"/>
    <w:rsid w:val="000D50A0"/>
    <w:rsid w:val="000E179A"/>
    <w:rsid w:val="000E7E3F"/>
    <w:rsid w:val="000F46D1"/>
    <w:rsid w:val="000F5DBC"/>
    <w:rsid w:val="00100797"/>
    <w:rsid w:val="00103895"/>
    <w:rsid w:val="00104864"/>
    <w:rsid w:val="0010558E"/>
    <w:rsid w:val="001117AB"/>
    <w:rsid w:val="0011356C"/>
    <w:rsid w:val="00114DD0"/>
    <w:rsid w:val="001206C3"/>
    <w:rsid w:val="00121C2B"/>
    <w:rsid w:val="00132E4F"/>
    <w:rsid w:val="001360E5"/>
    <w:rsid w:val="00136C40"/>
    <w:rsid w:val="001418F3"/>
    <w:rsid w:val="00145A4A"/>
    <w:rsid w:val="00145AA9"/>
    <w:rsid w:val="00146372"/>
    <w:rsid w:val="00146AB7"/>
    <w:rsid w:val="0015064B"/>
    <w:rsid w:val="00152FA1"/>
    <w:rsid w:val="001559E2"/>
    <w:rsid w:val="00156A2B"/>
    <w:rsid w:val="001571ED"/>
    <w:rsid w:val="001604F2"/>
    <w:rsid w:val="001611D5"/>
    <w:rsid w:val="001667B7"/>
    <w:rsid w:val="00167495"/>
    <w:rsid w:val="001677A5"/>
    <w:rsid w:val="00172F77"/>
    <w:rsid w:val="00173359"/>
    <w:rsid w:val="001830FF"/>
    <w:rsid w:val="001877EC"/>
    <w:rsid w:val="0019438D"/>
    <w:rsid w:val="00194440"/>
    <w:rsid w:val="001A160D"/>
    <w:rsid w:val="001A494D"/>
    <w:rsid w:val="001B2616"/>
    <w:rsid w:val="001B42A7"/>
    <w:rsid w:val="001B6A31"/>
    <w:rsid w:val="001C2EA0"/>
    <w:rsid w:val="001C6798"/>
    <w:rsid w:val="001D1ED6"/>
    <w:rsid w:val="001D222F"/>
    <w:rsid w:val="001D493A"/>
    <w:rsid w:val="001D7DC0"/>
    <w:rsid w:val="001E39A9"/>
    <w:rsid w:val="001E4E9B"/>
    <w:rsid w:val="001E6FA8"/>
    <w:rsid w:val="001F0695"/>
    <w:rsid w:val="001F3822"/>
    <w:rsid w:val="001F3FB7"/>
    <w:rsid w:val="001F4C09"/>
    <w:rsid w:val="00202123"/>
    <w:rsid w:val="00203405"/>
    <w:rsid w:val="00203F0F"/>
    <w:rsid w:val="00203F24"/>
    <w:rsid w:val="002059B5"/>
    <w:rsid w:val="00223937"/>
    <w:rsid w:val="00223E6C"/>
    <w:rsid w:val="002244E1"/>
    <w:rsid w:val="00226069"/>
    <w:rsid w:val="00234697"/>
    <w:rsid w:val="00235573"/>
    <w:rsid w:val="00235CD0"/>
    <w:rsid w:val="002401D9"/>
    <w:rsid w:val="00243706"/>
    <w:rsid w:val="00243743"/>
    <w:rsid w:val="00247F50"/>
    <w:rsid w:val="002564B2"/>
    <w:rsid w:val="00257BB6"/>
    <w:rsid w:val="002631E6"/>
    <w:rsid w:val="0027136D"/>
    <w:rsid w:val="00274298"/>
    <w:rsid w:val="002754CA"/>
    <w:rsid w:val="00275A8B"/>
    <w:rsid w:val="002824E8"/>
    <w:rsid w:val="00286D17"/>
    <w:rsid w:val="00286DE2"/>
    <w:rsid w:val="00292A94"/>
    <w:rsid w:val="00294D62"/>
    <w:rsid w:val="00294FA5"/>
    <w:rsid w:val="00296E06"/>
    <w:rsid w:val="002A1324"/>
    <w:rsid w:val="002A1438"/>
    <w:rsid w:val="002A2F65"/>
    <w:rsid w:val="002A3AA7"/>
    <w:rsid w:val="002B16FF"/>
    <w:rsid w:val="002B62DD"/>
    <w:rsid w:val="002B6DEF"/>
    <w:rsid w:val="002C1346"/>
    <w:rsid w:val="002C3A81"/>
    <w:rsid w:val="002C46BE"/>
    <w:rsid w:val="002D7474"/>
    <w:rsid w:val="002E1283"/>
    <w:rsid w:val="002E591F"/>
    <w:rsid w:val="002F35B8"/>
    <w:rsid w:val="002F38FB"/>
    <w:rsid w:val="002F5A2E"/>
    <w:rsid w:val="00300F62"/>
    <w:rsid w:val="003055BB"/>
    <w:rsid w:val="00305953"/>
    <w:rsid w:val="00305A06"/>
    <w:rsid w:val="00312FC5"/>
    <w:rsid w:val="00316233"/>
    <w:rsid w:val="00320178"/>
    <w:rsid w:val="00324D8B"/>
    <w:rsid w:val="00325191"/>
    <w:rsid w:val="003265E4"/>
    <w:rsid w:val="0033295D"/>
    <w:rsid w:val="00333419"/>
    <w:rsid w:val="00333CCC"/>
    <w:rsid w:val="00340C6D"/>
    <w:rsid w:val="00342C19"/>
    <w:rsid w:val="00351801"/>
    <w:rsid w:val="003534C5"/>
    <w:rsid w:val="00353E5B"/>
    <w:rsid w:val="0035478A"/>
    <w:rsid w:val="00361F1A"/>
    <w:rsid w:val="00361F39"/>
    <w:rsid w:val="0036545C"/>
    <w:rsid w:val="00370D8D"/>
    <w:rsid w:val="003767D6"/>
    <w:rsid w:val="0038145F"/>
    <w:rsid w:val="00392E92"/>
    <w:rsid w:val="0039412E"/>
    <w:rsid w:val="00397AB4"/>
    <w:rsid w:val="003A18D2"/>
    <w:rsid w:val="003A1FF4"/>
    <w:rsid w:val="003B03B4"/>
    <w:rsid w:val="003B5FF2"/>
    <w:rsid w:val="003B6D9C"/>
    <w:rsid w:val="003B72EB"/>
    <w:rsid w:val="003C1587"/>
    <w:rsid w:val="003C15D6"/>
    <w:rsid w:val="003D1385"/>
    <w:rsid w:val="003D3D2A"/>
    <w:rsid w:val="003D57CE"/>
    <w:rsid w:val="003E2170"/>
    <w:rsid w:val="003E4710"/>
    <w:rsid w:val="003F1DB4"/>
    <w:rsid w:val="003F5162"/>
    <w:rsid w:val="004038EC"/>
    <w:rsid w:val="004047F0"/>
    <w:rsid w:val="004052D8"/>
    <w:rsid w:val="0040533E"/>
    <w:rsid w:val="004068B7"/>
    <w:rsid w:val="00406FD6"/>
    <w:rsid w:val="0040788E"/>
    <w:rsid w:val="00410FEA"/>
    <w:rsid w:val="00412A34"/>
    <w:rsid w:val="0041456D"/>
    <w:rsid w:val="00420BA0"/>
    <w:rsid w:val="00423B22"/>
    <w:rsid w:val="00425B47"/>
    <w:rsid w:val="00425FEB"/>
    <w:rsid w:val="00427721"/>
    <w:rsid w:val="0043305B"/>
    <w:rsid w:val="00437969"/>
    <w:rsid w:val="00440076"/>
    <w:rsid w:val="00441730"/>
    <w:rsid w:val="004419F8"/>
    <w:rsid w:val="00443208"/>
    <w:rsid w:val="00452A74"/>
    <w:rsid w:val="00460830"/>
    <w:rsid w:val="00462D91"/>
    <w:rsid w:val="00463A0F"/>
    <w:rsid w:val="004649F2"/>
    <w:rsid w:val="00464B10"/>
    <w:rsid w:val="00464C94"/>
    <w:rsid w:val="00465B02"/>
    <w:rsid w:val="00465DF5"/>
    <w:rsid w:val="00467C3A"/>
    <w:rsid w:val="00472EE3"/>
    <w:rsid w:val="00477848"/>
    <w:rsid w:val="00480E76"/>
    <w:rsid w:val="00482C80"/>
    <w:rsid w:val="0048583E"/>
    <w:rsid w:val="00485B63"/>
    <w:rsid w:val="004865C7"/>
    <w:rsid w:val="00487EEC"/>
    <w:rsid w:val="00490FBB"/>
    <w:rsid w:val="00491478"/>
    <w:rsid w:val="004961D4"/>
    <w:rsid w:val="004A4778"/>
    <w:rsid w:val="004A6546"/>
    <w:rsid w:val="004B1B8E"/>
    <w:rsid w:val="004B35B9"/>
    <w:rsid w:val="004B5670"/>
    <w:rsid w:val="004B59A0"/>
    <w:rsid w:val="004C1CCD"/>
    <w:rsid w:val="004D1723"/>
    <w:rsid w:val="004D2265"/>
    <w:rsid w:val="004D2E1B"/>
    <w:rsid w:val="004D41F3"/>
    <w:rsid w:val="004D5692"/>
    <w:rsid w:val="004E0899"/>
    <w:rsid w:val="004E3210"/>
    <w:rsid w:val="004E453E"/>
    <w:rsid w:val="004E4690"/>
    <w:rsid w:val="004F29A7"/>
    <w:rsid w:val="004F369A"/>
    <w:rsid w:val="004F3C87"/>
    <w:rsid w:val="004F3FE4"/>
    <w:rsid w:val="004F5312"/>
    <w:rsid w:val="004F7BA6"/>
    <w:rsid w:val="00505058"/>
    <w:rsid w:val="005065F0"/>
    <w:rsid w:val="00506771"/>
    <w:rsid w:val="00512872"/>
    <w:rsid w:val="0051506E"/>
    <w:rsid w:val="00520E23"/>
    <w:rsid w:val="0052236B"/>
    <w:rsid w:val="00524423"/>
    <w:rsid w:val="00524E71"/>
    <w:rsid w:val="00525866"/>
    <w:rsid w:val="005266C5"/>
    <w:rsid w:val="00531204"/>
    <w:rsid w:val="0053138C"/>
    <w:rsid w:val="00534E87"/>
    <w:rsid w:val="0054004C"/>
    <w:rsid w:val="005413E7"/>
    <w:rsid w:val="00541762"/>
    <w:rsid w:val="00541E3A"/>
    <w:rsid w:val="00541EFA"/>
    <w:rsid w:val="00544E30"/>
    <w:rsid w:val="00545A3B"/>
    <w:rsid w:val="0054719D"/>
    <w:rsid w:val="00547A6C"/>
    <w:rsid w:val="0055213C"/>
    <w:rsid w:val="00555054"/>
    <w:rsid w:val="005567EF"/>
    <w:rsid w:val="00560015"/>
    <w:rsid w:val="005603AE"/>
    <w:rsid w:val="00562BC3"/>
    <w:rsid w:val="005639A2"/>
    <w:rsid w:val="00563AE2"/>
    <w:rsid w:val="00565F11"/>
    <w:rsid w:val="00573A51"/>
    <w:rsid w:val="00574539"/>
    <w:rsid w:val="00575139"/>
    <w:rsid w:val="00575405"/>
    <w:rsid w:val="0057598C"/>
    <w:rsid w:val="0057694C"/>
    <w:rsid w:val="0058071C"/>
    <w:rsid w:val="0058077E"/>
    <w:rsid w:val="005829CB"/>
    <w:rsid w:val="00586189"/>
    <w:rsid w:val="00586436"/>
    <w:rsid w:val="005866E8"/>
    <w:rsid w:val="0059199E"/>
    <w:rsid w:val="005922A5"/>
    <w:rsid w:val="0059398E"/>
    <w:rsid w:val="005942BA"/>
    <w:rsid w:val="00595482"/>
    <w:rsid w:val="00595C7C"/>
    <w:rsid w:val="00595D87"/>
    <w:rsid w:val="005A1D19"/>
    <w:rsid w:val="005A202A"/>
    <w:rsid w:val="005A2954"/>
    <w:rsid w:val="005A2D70"/>
    <w:rsid w:val="005A64FA"/>
    <w:rsid w:val="005B0E21"/>
    <w:rsid w:val="005B1135"/>
    <w:rsid w:val="005C30F1"/>
    <w:rsid w:val="005C3241"/>
    <w:rsid w:val="005D661C"/>
    <w:rsid w:val="005E42CA"/>
    <w:rsid w:val="005E4829"/>
    <w:rsid w:val="005E71C2"/>
    <w:rsid w:val="005F5848"/>
    <w:rsid w:val="005F780F"/>
    <w:rsid w:val="0060533F"/>
    <w:rsid w:val="00606901"/>
    <w:rsid w:val="00606BF6"/>
    <w:rsid w:val="00606C54"/>
    <w:rsid w:val="00611BAF"/>
    <w:rsid w:val="00612912"/>
    <w:rsid w:val="00612AD9"/>
    <w:rsid w:val="00613179"/>
    <w:rsid w:val="00614C2C"/>
    <w:rsid w:val="00617F63"/>
    <w:rsid w:val="00626DD4"/>
    <w:rsid w:val="00632C30"/>
    <w:rsid w:val="00633274"/>
    <w:rsid w:val="00633DB2"/>
    <w:rsid w:val="006351F1"/>
    <w:rsid w:val="006418D5"/>
    <w:rsid w:val="0064338A"/>
    <w:rsid w:val="006465AC"/>
    <w:rsid w:val="0065078F"/>
    <w:rsid w:val="006519E6"/>
    <w:rsid w:val="00654811"/>
    <w:rsid w:val="006578C3"/>
    <w:rsid w:val="00665433"/>
    <w:rsid w:val="006703D4"/>
    <w:rsid w:val="00675F08"/>
    <w:rsid w:val="00676D1D"/>
    <w:rsid w:val="00680CFF"/>
    <w:rsid w:val="00681159"/>
    <w:rsid w:val="0068430F"/>
    <w:rsid w:val="0068530F"/>
    <w:rsid w:val="00691680"/>
    <w:rsid w:val="00693A4D"/>
    <w:rsid w:val="00696B69"/>
    <w:rsid w:val="006975B8"/>
    <w:rsid w:val="006A03A9"/>
    <w:rsid w:val="006A3F93"/>
    <w:rsid w:val="006B1383"/>
    <w:rsid w:val="006C0B18"/>
    <w:rsid w:val="006C1B2F"/>
    <w:rsid w:val="006D2717"/>
    <w:rsid w:val="006D3688"/>
    <w:rsid w:val="006D5200"/>
    <w:rsid w:val="006D533D"/>
    <w:rsid w:val="006D5737"/>
    <w:rsid w:val="006D6454"/>
    <w:rsid w:val="006E0190"/>
    <w:rsid w:val="006E1186"/>
    <w:rsid w:val="006E1DD2"/>
    <w:rsid w:val="006F0A72"/>
    <w:rsid w:val="006F2683"/>
    <w:rsid w:val="006F5727"/>
    <w:rsid w:val="006F5C38"/>
    <w:rsid w:val="00703316"/>
    <w:rsid w:val="00704B4C"/>
    <w:rsid w:val="0070582C"/>
    <w:rsid w:val="00710294"/>
    <w:rsid w:val="00712462"/>
    <w:rsid w:val="007135A3"/>
    <w:rsid w:val="00716DCC"/>
    <w:rsid w:val="00717BB3"/>
    <w:rsid w:val="00721A4F"/>
    <w:rsid w:val="007260BB"/>
    <w:rsid w:val="007325F1"/>
    <w:rsid w:val="0073545B"/>
    <w:rsid w:val="0074478A"/>
    <w:rsid w:val="00744CD0"/>
    <w:rsid w:val="0074579B"/>
    <w:rsid w:val="00747F3D"/>
    <w:rsid w:val="007536F2"/>
    <w:rsid w:val="007545DD"/>
    <w:rsid w:val="007576D3"/>
    <w:rsid w:val="00767FAB"/>
    <w:rsid w:val="007713B0"/>
    <w:rsid w:val="0078587F"/>
    <w:rsid w:val="0078594A"/>
    <w:rsid w:val="00793846"/>
    <w:rsid w:val="007945A3"/>
    <w:rsid w:val="0079600F"/>
    <w:rsid w:val="007A1872"/>
    <w:rsid w:val="007A1EF7"/>
    <w:rsid w:val="007A57D3"/>
    <w:rsid w:val="007B0926"/>
    <w:rsid w:val="007B3A23"/>
    <w:rsid w:val="007C32E5"/>
    <w:rsid w:val="007C39DB"/>
    <w:rsid w:val="007C5807"/>
    <w:rsid w:val="007D2298"/>
    <w:rsid w:val="007D6314"/>
    <w:rsid w:val="007D6690"/>
    <w:rsid w:val="007D6A41"/>
    <w:rsid w:val="007E06FB"/>
    <w:rsid w:val="007E127A"/>
    <w:rsid w:val="007E330C"/>
    <w:rsid w:val="007E3830"/>
    <w:rsid w:val="007E4020"/>
    <w:rsid w:val="007E5C9C"/>
    <w:rsid w:val="007F085D"/>
    <w:rsid w:val="007F2BF1"/>
    <w:rsid w:val="007F2F25"/>
    <w:rsid w:val="007F63B0"/>
    <w:rsid w:val="007F75A0"/>
    <w:rsid w:val="00803698"/>
    <w:rsid w:val="00805EF4"/>
    <w:rsid w:val="00807C1F"/>
    <w:rsid w:val="00814337"/>
    <w:rsid w:val="00816C35"/>
    <w:rsid w:val="00816FD2"/>
    <w:rsid w:val="00825B40"/>
    <w:rsid w:val="008331A9"/>
    <w:rsid w:val="00835E15"/>
    <w:rsid w:val="00840655"/>
    <w:rsid w:val="008426E6"/>
    <w:rsid w:val="00843FF5"/>
    <w:rsid w:val="00844A09"/>
    <w:rsid w:val="008467FC"/>
    <w:rsid w:val="00846FC7"/>
    <w:rsid w:val="008508D3"/>
    <w:rsid w:val="008528DE"/>
    <w:rsid w:val="0085410C"/>
    <w:rsid w:val="00854173"/>
    <w:rsid w:val="00857ED6"/>
    <w:rsid w:val="00862AFC"/>
    <w:rsid w:val="00864005"/>
    <w:rsid w:val="00866564"/>
    <w:rsid w:val="008730AF"/>
    <w:rsid w:val="00873A30"/>
    <w:rsid w:val="00874387"/>
    <w:rsid w:val="0087662A"/>
    <w:rsid w:val="008817C5"/>
    <w:rsid w:val="00882A30"/>
    <w:rsid w:val="0088474B"/>
    <w:rsid w:val="00884E76"/>
    <w:rsid w:val="008A5F0E"/>
    <w:rsid w:val="008B3502"/>
    <w:rsid w:val="008B75AB"/>
    <w:rsid w:val="008C1969"/>
    <w:rsid w:val="008C6D66"/>
    <w:rsid w:val="008D18B1"/>
    <w:rsid w:val="008D2E9A"/>
    <w:rsid w:val="008D441C"/>
    <w:rsid w:val="008D74CF"/>
    <w:rsid w:val="008D77B7"/>
    <w:rsid w:val="008E4183"/>
    <w:rsid w:val="008E50DE"/>
    <w:rsid w:val="008E5CBB"/>
    <w:rsid w:val="008E71F7"/>
    <w:rsid w:val="008F7DBD"/>
    <w:rsid w:val="009058A5"/>
    <w:rsid w:val="00907183"/>
    <w:rsid w:val="009072AD"/>
    <w:rsid w:val="00911FAB"/>
    <w:rsid w:val="00913E16"/>
    <w:rsid w:val="00915EEC"/>
    <w:rsid w:val="00921CF9"/>
    <w:rsid w:val="00925B94"/>
    <w:rsid w:val="00925E00"/>
    <w:rsid w:val="00927BE6"/>
    <w:rsid w:val="00930C1A"/>
    <w:rsid w:val="00932F0F"/>
    <w:rsid w:val="00935AEE"/>
    <w:rsid w:val="00935C3A"/>
    <w:rsid w:val="0093719A"/>
    <w:rsid w:val="00937739"/>
    <w:rsid w:val="00941C64"/>
    <w:rsid w:val="00941CDB"/>
    <w:rsid w:val="00944826"/>
    <w:rsid w:val="00945998"/>
    <w:rsid w:val="00946BA9"/>
    <w:rsid w:val="0095405A"/>
    <w:rsid w:val="00955B1E"/>
    <w:rsid w:val="00957060"/>
    <w:rsid w:val="00957BAD"/>
    <w:rsid w:val="00957C13"/>
    <w:rsid w:val="00957C48"/>
    <w:rsid w:val="009611CE"/>
    <w:rsid w:val="00967BCA"/>
    <w:rsid w:val="00971A98"/>
    <w:rsid w:val="009732C3"/>
    <w:rsid w:val="00973758"/>
    <w:rsid w:val="00973C5A"/>
    <w:rsid w:val="009776B3"/>
    <w:rsid w:val="00977EDF"/>
    <w:rsid w:val="00982892"/>
    <w:rsid w:val="009844B0"/>
    <w:rsid w:val="00997214"/>
    <w:rsid w:val="009A2B7F"/>
    <w:rsid w:val="009A6F84"/>
    <w:rsid w:val="009B2343"/>
    <w:rsid w:val="009C1FA6"/>
    <w:rsid w:val="009C4DE8"/>
    <w:rsid w:val="009C5A06"/>
    <w:rsid w:val="009D1BBF"/>
    <w:rsid w:val="009D240E"/>
    <w:rsid w:val="009E257B"/>
    <w:rsid w:val="009E2E09"/>
    <w:rsid w:val="009E350A"/>
    <w:rsid w:val="009E37D1"/>
    <w:rsid w:val="009F2D7E"/>
    <w:rsid w:val="00A07584"/>
    <w:rsid w:val="00A101D7"/>
    <w:rsid w:val="00A12669"/>
    <w:rsid w:val="00A13F29"/>
    <w:rsid w:val="00A170A4"/>
    <w:rsid w:val="00A20C17"/>
    <w:rsid w:val="00A241F9"/>
    <w:rsid w:val="00A24A37"/>
    <w:rsid w:val="00A24D11"/>
    <w:rsid w:val="00A3041C"/>
    <w:rsid w:val="00A30975"/>
    <w:rsid w:val="00A30A52"/>
    <w:rsid w:val="00A30D41"/>
    <w:rsid w:val="00A319C7"/>
    <w:rsid w:val="00A3262C"/>
    <w:rsid w:val="00A36959"/>
    <w:rsid w:val="00A43D4D"/>
    <w:rsid w:val="00A4518E"/>
    <w:rsid w:val="00A47EAF"/>
    <w:rsid w:val="00A50586"/>
    <w:rsid w:val="00A535E8"/>
    <w:rsid w:val="00A5474E"/>
    <w:rsid w:val="00A608C7"/>
    <w:rsid w:val="00A625A1"/>
    <w:rsid w:val="00A64876"/>
    <w:rsid w:val="00A652B7"/>
    <w:rsid w:val="00A65B48"/>
    <w:rsid w:val="00A665B6"/>
    <w:rsid w:val="00A7159C"/>
    <w:rsid w:val="00A7391D"/>
    <w:rsid w:val="00A77825"/>
    <w:rsid w:val="00A832A2"/>
    <w:rsid w:val="00A83D42"/>
    <w:rsid w:val="00A85794"/>
    <w:rsid w:val="00A862E9"/>
    <w:rsid w:val="00A865A3"/>
    <w:rsid w:val="00A86ABB"/>
    <w:rsid w:val="00A86E19"/>
    <w:rsid w:val="00A910EE"/>
    <w:rsid w:val="00A91170"/>
    <w:rsid w:val="00A92AD1"/>
    <w:rsid w:val="00A92C73"/>
    <w:rsid w:val="00A93519"/>
    <w:rsid w:val="00AA01E8"/>
    <w:rsid w:val="00AA32A0"/>
    <w:rsid w:val="00AA45C2"/>
    <w:rsid w:val="00AA4B80"/>
    <w:rsid w:val="00AA7443"/>
    <w:rsid w:val="00AB0AD5"/>
    <w:rsid w:val="00AB0D15"/>
    <w:rsid w:val="00AB6BC0"/>
    <w:rsid w:val="00AC115C"/>
    <w:rsid w:val="00AC29B8"/>
    <w:rsid w:val="00AC463A"/>
    <w:rsid w:val="00AC48FF"/>
    <w:rsid w:val="00AC5079"/>
    <w:rsid w:val="00AC7C01"/>
    <w:rsid w:val="00AD1223"/>
    <w:rsid w:val="00AD1696"/>
    <w:rsid w:val="00AD196D"/>
    <w:rsid w:val="00AD1D57"/>
    <w:rsid w:val="00AD3E29"/>
    <w:rsid w:val="00AD4260"/>
    <w:rsid w:val="00AD5EAA"/>
    <w:rsid w:val="00AE05B6"/>
    <w:rsid w:val="00AE1937"/>
    <w:rsid w:val="00AE2162"/>
    <w:rsid w:val="00AE391B"/>
    <w:rsid w:val="00AE3944"/>
    <w:rsid w:val="00AE4BFE"/>
    <w:rsid w:val="00AF2882"/>
    <w:rsid w:val="00AF62D8"/>
    <w:rsid w:val="00AF750B"/>
    <w:rsid w:val="00B07683"/>
    <w:rsid w:val="00B07B6F"/>
    <w:rsid w:val="00B11CF6"/>
    <w:rsid w:val="00B20D90"/>
    <w:rsid w:val="00B23253"/>
    <w:rsid w:val="00B24A4C"/>
    <w:rsid w:val="00B25842"/>
    <w:rsid w:val="00B26C7B"/>
    <w:rsid w:val="00B335BE"/>
    <w:rsid w:val="00B353FD"/>
    <w:rsid w:val="00B37D75"/>
    <w:rsid w:val="00B43025"/>
    <w:rsid w:val="00B4568E"/>
    <w:rsid w:val="00B513F9"/>
    <w:rsid w:val="00B51FD0"/>
    <w:rsid w:val="00B52B0B"/>
    <w:rsid w:val="00B54C01"/>
    <w:rsid w:val="00B56EC5"/>
    <w:rsid w:val="00B57D93"/>
    <w:rsid w:val="00B60866"/>
    <w:rsid w:val="00B71724"/>
    <w:rsid w:val="00B721A4"/>
    <w:rsid w:val="00B80D97"/>
    <w:rsid w:val="00B84152"/>
    <w:rsid w:val="00B86ADD"/>
    <w:rsid w:val="00B87D2A"/>
    <w:rsid w:val="00B90B60"/>
    <w:rsid w:val="00B914C1"/>
    <w:rsid w:val="00B93249"/>
    <w:rsid w:val="00B93C25"/>
    <w:rsid w:val="00B96822"/>
    <w:rsid w:val="00BA00B8"/>
    <w:rsid w:val="00BB08F9"/>
    <w:rsid w:val="00BB3C3E"/>
    <w:rsid w:val="00BB4754"/>
    <w:rsid w:val="00BB592D"/>
    <w:rsid w:val="00BC3A66"/>
    <w:rsid w:val="00BC40AD"/>
    <w:rsid w:val="00BC4530"/>
    <w:rsid w:val="00BC6DD5"/>
    <w:rsid w:val="00BC6E36"/>
    <w:rsid w:val="00BC7856"/>
    <w:rsid w:val="00BD227B"/>
    <w:rsid w:val="00BD2C9F"/>
    <w:rsid w:val="00BD70E7"/>
    <w:rsid w:val="00BD770A"/>
    <w:rsid w:val="00BE1F49"/>
    <w:rsid w:val="00BF06A3"/>
    <w:rsid w:val="00BF1727"/>
    <w:rsid w:val="00BF2B1F"/>
    <w:rsid w:val="00BF50CB"/>
    <w:rsid w:val="00BF5906"/>
    <w:rsid w:val="00BF75B8"/>
    <w:rsid w:val="00C00D98"/>
    <w:rsid w:val="00C02F68"/>
    <w:rsid w:val="00C03722"/>
    <w:rsid w:val="00C05FD4"/>
    <w:rsid w:val="00C07A73"/>
    <w:rsid w:val="00C07B91"/>
    <w:rsid w:val="00C1083A"/>
    <w:rsid w:val="00C22113"/>
    <w:rsid w:val="00C26F43"/>
    <w:rsid w:val="00C34C25"/>
    <w:rsid w:val="00C35496"/>
    <w:rsid w:val="00C36041"/>
    <w:rsid w:val="00C44CDE"/>
    <w:rsid w:val="00C5046B"/>
    <w:rsid w:val="00C50BBE"/>
    <w:rsid w:val="00C53728"/>
    <w:rsid w:val="00C53DCD"/>
    <w:rsid w:val="00C639B5"/>
    <w:rsid w:val="00C65BF1"/>
    <w:rsid w:val="00C739CD"/>
    <w:rsid w:val="00C74D2B"/>
    <w:rsid w:val="00C85884"/>
    <w:rsid w:val="00C957BD"/>
    <w:rsid w:val="00CA0E99"/>
    <w:rsid w:val="00CA64C6"/>
    <w:rsid w:val="00CB0287"/>
    <w:rsid w:val="00CB5298"/>
    <w:rsid w:val="00CB5E20"/>
    <w:rsid w:val="00CC1485"/>
    <w:rsid w:val="00CC6B91"/>
    <w:rsid w:val="00CD086E"/>
    <w:rsid w:val="00CD1512"/>
    <w:rsid w:val="00CD15CB"/>
    <w:rsid w:val="00CD15D5"/>
    <w:rsid w:val="00CD42F2"/>
    <w:rsid w:val="00CD5E0C"/>
    <w:rsid w:val="00CD6EA5"/>
    <w:rsid w:val="00CD7A3F"/>
    <w:rsid w:val="00CE092D"/>
    <w:rsid w:val="00CE421C"/>
    <w:rsid w:val="00CF01BD"/>
    <w:rsid w:val="00CF0236"/>
    <w:rsid w:val="00CF295F"/>
    <w:rsid w:val="00CF2DE1"/>
    <w:rsid w:val="00CF4197"/>
    <w:rsid w:val="00CF5477"/>
    <w:rsid w:val="00CF5A7D"/>
    <w:rsid w:val="00CF6240"/>
    <w:rsid w:val="00D00423"/>
    <w:rsid w:val="00D01039"/>
    <w:rsid w:val="00D011CF"/>
    <w:rsid w:val="00D01AD4"/>
    <w:rsid w:val="00D02CFD"/>
    <w:rsid w:val="00D03B89"/>
    <w:rsid w:val="00D06AC6"/>
    <w:rsid w:val="00D2173C"/>
    <w:rsid w:val="00D24A72"/>
    <w:rsid w:val="00D25324"/>
    <w:rsid w:val="00D256FF"/>
    <w:rsid w:val="00D25F82"/>
    <w:rsid w:val="00D30715"/>
    <w:rsid w:val="00D31B70"/>
    <w:rsid w:val="00D3656E"/>
    <w:rsid w:val="00D40E6A"/>
    <w:rsid w:val="00D444B5"/>
    <w:rsid w:val="00D45615"/>
    <w:rsid w:val="00D4578D"/>
    <w:rsid w:val="00D57E41"/>
    <w:rsid w:val="00D6324E"/>
    <w:rsid w:val="00D707AF"/>
    <w:rsid w:val="00D72157"/>
    <w:rsid w:val="00D724AD"/>
    <w:rsid w:val="00D72EBA"/>
    <w:rsid w:val="00D828BC"/>
    <w:rsid w:val="00D85E3E"/>
    <w:rsid w:val="00DA5B03"/>
    <w:rsid w:val="00DA7F43"/>
    <w:rsid w:val="00DB3723"/>
    <w:rsid w:val="00DB3A66"/>
    <w:rsid w:val="00DC07A9"/>
    <w:rsid w:val="00DC1E1C"/>
    <w:rsid w:val="00DC3884"/>
    <w:rsid w:val="00DC5C2B"/>
    <w:rsid w:val="00DC73A1"/>
    <w:rsid w:val="00DE5796"/>
    <w:rsid w:val="00DF0F01"/>
    <w:rsid w:val="00DF512B"/>
    <w:rsid w:val="00DF757C"/>
    <w:rsid w:val="00E00B7B"/>
    <w:rsid w:val="00E01B05"/>
    <w:rsid w:val="00E0226A"/>
    <w:rsid w:val="00E034D6"/>
    <w:rsid w:val="00E03CA2"/>
    <w:rsid w:val="00E04528"/>
    <w:rsid w:val="00E0660A"/>
    <w:rsid w:val="00E102D2"/>
    <w:rsid w:val="00E10B4F"/>
    <w:rsid w:val="00E15377"/>
    <w:rsid w:val="00E23889"/>
    <w:rsid w:val="00E25A00"/>
    <w:rsid w:val="00E32CDB"/>
    <w:rsid w:val="00E33549"/>
    <w:rsid w:val="00E33867"/>
    <w:rsid w:val="00E3434D"/>
    <w:rsid w:val="00E35E7C"/>
    <w:rsid w:val="00E37D35"/>
    <w:rsid w:val="00E4136E"/>
    <w:rsid w:val="00E4284C"/>
    <w:rsid w:val="00E42F39"/>
    <w:rsid w:val="00E43371"/>
    <w:rsid w:val="00E466DF"/>
    <w:rsid w:val="00E4690A"/>
    <w:rsid w:val="00E46F85"/>
    <w:rsid w:val="00E612B4"/>
    <w:rsid w:val="00E638F5"/>
    <w:rsid w:val="00E64694"/>
    <w:rsid w:val="00E6491B"/>
    <w:rsid w:val="00E661A7"/>
    <w:rsid w:val="00E67C5C"/>
    <w:rsid w:val="00E82057"/>
    <w:rsid w:val="00E821F6"/>
    <w:rsid w:val="00E8329D"/>
    <w:rsid w:val="00E9490C"/>
    <w:rsid w:val="00EA176D"/>
    <w:rsid w:val="00EA320B"/>
    <w:rsid w:val="00EA458B"/>
    <w:rsid w:val="00EA5554"/>
    <w:rsid w:val="00EA6154"/>
    <w:rsid w:val="00EA7371"/>
    <w:rsid w:val="00EC520B"/>
    <w:rsid w:val="00EC5807"/>
    <w:rsid w:val="00EC6201"/>
    <w:rsid w:val="00ED2706"/>
    <w:rsid w:val="00ED4465"/>
    <w:rsid w:val="00ED52AD"/>
    <w:rsid w:val="00EE0C46"/>
    <w:rsid w:val="00EE244F"/>
    <w:rsid w:val="00EF0FAA"/>
    <w:rsid w:val="00EF1680"/>
    <w:rsid w:val="00EF39A5"/>
    <w:rsid w:val="00EF7067"/>
    <w:rsid w:val="00F00EB1"/>
    <w:rsid w:val="00F012C2"/>
    <w:rsid w:val="00F05C70"/>
    <w:rsid w:val="00F103D1"/>
    <w:rsid w:val="00F1298C"/>
    <w:rsid w:val="00F13905"/>
    <w:rsid w:val="00F14F2B"/>
    <w:rsid w:val="00F14F87"/>
    <w:rsid w:val="00F25B3C"/>
    <w:rsid w:val="00F30DF6"/>
    <w:rsid w:val="00F31D01"/>
    <w:rsid w:val="00F31E57"/>
    <w:rsid w:val="00F343D6"/>
    <w:rsid w:val="00F34AF9"/>
    <w:rsid w:val="00F379A0"/>
    <w:rsid w:val="00F50511"/>
    <w:rsid w:val="00F53936"/>
    <w:rsid w:val="00F55784"/>
    <w:rsid w:val="00F55E49"/>
    <w:rsid w:val="00F57CF9"/>
    <w:rsid w:val="00F61DEE"/>
    <w:rsid w:val="00F707EB"/>
    <w:rsid w:val="00F711CB"/>
    <w:rsid w:val="00F727E7"/>
    <w:rsid w:val="00F7320F"/>
    <w:rsid w:val="00F746A9"/>
    <w:rsid w:val="00F74BDE"/>
    <w:rsid w:val="00F75226"/>
    <w:rsid w:val="00F80B50"/>
    <w:rsid w:val="00F81954"/>
    <w:rsid w:val="00F843E0"/>
    <w:rsid w:val="00F8467D"/>
    <w:rsid w:val="00F84BA2"/>
    <w:rsid w:val="00F933C6"/>
    <w:rsid w:val="00F95E8C"/>
    <w:rsid w:val="00F96492"/>
    <w:rsid w:val="00FA1250"/>
    <w:rsid w:val="00FA4C8B"/>
    <w:rsid w:val="00FA4D49"/>
    <w:rsid w:val="00FA4F98"/>
    <w:rsid w:val="00FA7986"/>
    <w:rsid w:val="00FB273A"/>
    <w:rsid w:val="00FB7BC3"/>
    <w:rsid w:val="00FC09C7"/>
    <w:rsid w:val="00FC0BA2"/>
    <w:rsid w:val="00FC2E38"/>
    <w:rsid w:val="00FC32BA"/>
    <w:rsid w:val="00FC5404"/>
    <w:rsid w:val="00FD0929"/>
    <w:rsid w:val="00FD2106"/>
    <w:rsid w:val="00FD49B5"/>
    <w:rsid w:val="00FE09DB"/>
    <w:rsid w:val="00FE2588"/>
    <w:rsid w:val="00FE4A33"/>
    <w:rsid w:val="00FF52DE"/>
    <w:rsid w:val="00FF5683"/>
    <w:rsid w:val="00FF5C80"/>
    <w:rsid w:val="00FF654C"/>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1EB8CE4"/>
  <w15:chartTrackingRefBased/>
  <w15:docId w15:val="{77D0561C-F086-412A-A2F7-8FA70D2573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lsdException w:name="heading 1" w:uiPriority="9" w:qFormat="1"/>
    <w:lsdException w:name="heading 2" w:semiHidden="1" w:uiPriority="9" w:unhideWhenUsed="1" w:qFormat="1"/>
    <w:lsdException w:name="heading 3" w:semiHidden="1" w:uiPriority="9" w:unhideWhenUsed="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style>
  <w:style w:type="paragraph" w:styleId="Heading1">
    <w:name w:val="heading 1"/>
    <w:aliases w:val="Judul Bab"/>
    <w:basedOn w:val="Normal"/>
    <w:next w:val="Normal"/>
    <w:link w:val="Heading1Char"/>
    <w:uiPriority w:val="9"/>
    <w:qFormat/>
    <w:rsid w:val="00D57E41"/>
    <w:pPr>
      <w:keepNext/>
      <w:keepLines/>
      <w:spacing w:before="240" w:after="0" w:line="360" w:lineRule="auto"/>
      <w:outlineLvl w:val="0"/>
    </w:pPr>
    <w:rPr>
      <w:rFonts w:ascii="Times New Roman" w:eastAsiaTheme="majorEastAsia" w:hAnsi="Times New Roman" w:cstheme="majorBidi"/>
      <w:b/>
      <w:caps/>
      <w:sz w:val="28"/>
      <w:szCs w:val="32"/>
      <w:lang w:val="en-US"/>
    </w:rPr>
  </w:style>
  <w:style w:type="paragraph" w:styleId="Heading2">
    <w:name w:val="heading 2"/>
    <w:aliases w:val="Judul subBab"/>
    <w:basedOn w:val="Normal"/>
    <w:next w:val="Normal"/>
    <w:link w:val="Heading2Char"/>
    <w:uiPriority w:val="9"/>
    <w:unhideWhenUsed/>
    <w:qFormat/>
    <w:rsid w:val="006E1186"/>
    <w:pPr>
      <w:keepNext/>
      <w:keepLines/>
      <w:spacing w:before="40" w:after="0"/>
      <w:outlineLvl w:val="1"/>
    </w:pPr>
    <w:rPr>
      <w:rFonts w:ascii="Times New Roman" w:eastAsiaTheme="majorEastAsia" w:hAnsi="Times New Roman" w:cstheme="majorBidi"/>
      <w:b/>
      <w:color w:val="000000" w:themeColor="text1"/>
      <w:sz w:val="24"/>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Judul Bab Char"/>
    <w:basedOn w:val="DefaultParagraphFont"/>
    <w:link w:val="Heading1"/>
    <w:uiPriority w:val="9"/>
    <w:rsid w:val="00D57E41"/>
    <w:rPr>
      <w:rFonts w:ascii="Times New Roman" w:eastAsiaTheme="majorEastAsia" w:hAnsi="Times New Roman" w:cstheme="majorBidi"/>
      <w:b/>
      <w:caps/>
      <w:sz w:val="28"/>
      <w:szCs w:val="32"/>
      <w:lang w:val="en-US"/>
    </w:rPr>
  </w:style>
  <w:style w:type="character" w:customStyle="1" w:styleId="Heading2Char">
    <w:name w:val="Heading 2 Char"/>
    <w:aliases w:val="Judul subBab Char"/>
    <w:basedOn w:val="DefaultParagraphFont"/>
    <w:link w:val="Heading2"/>
    <w:uiPriority w:val="9"/>
    <w:rsid w:val="006E1186"/>
    <w:rPr>
      <w:rFonts w:ascii="Times New Roman" w:eastAsiaTheme="majorEastAsia" w:hAnsi="Times New Roman" w:cstheme="majorBidi"/>
      <w:b/>
      <w:color w:val="000000" w:themeColor="text1"/>
      <w:sz w:val="24"/>
      <w:szCs w:val="26"/>
    </w:rPr>
  </w:style>
  <w:style w:type="paragraph" w:styleId="Title">
    <w:name w:val="Title"/>
    <w:aliases w:val="subBab-bab"/>
    <w:basedOn w:val="Normal"/>
    <w:next w:val="Normal"/>
    <w:link w:val="TitleChar"/>
    <w:uiPriority w:val="10"/>
    <w:qFormat/>
    <w:rsid w:val="0035478A"/>
    <w:pPr>
      <w:spacing w:after="0" w:line="240" w:lineRule="auto"/>
      <w:contextualSpacing/>
    </w:pPr>
    <w:rPr>
      <w:rFonts w:ascii="Times New Roman" w:eastAsiaTheme="majorEastAsia" w:hAnsi="Times New Roman" w:cstheme="majorBidi"/>
      <w:b/>
      <w:spacing w:val="-10"/>
      <w:kern w:val="28"/>
      <w:sz w:val="24"/>
      <w:szCs w:val="56"/>
    </w:rPr>
  </w:style>
  <w:style w:type="character" w:customStyle="1" w:styleId="TitleChar">
    <w:name w:val="Title Char"/>
    <w:aliases w:val="subBab-bab Char"/>
    <w:basedOn w:val="DefaultParagraphFont"/>
    <w:link w:val="Title"/>
    <w:uiPriority w:val="10"/>
    <w:rsid w:val="0035478A"/>
    <w:rPr>
      <w:rFonts w:ascii="Times New Roman" w:eastAsiaTheme="majorEastAsia" w:hAnsi="Times New Roman" w:cstheme="majorBidi"/>
      <w:b/>
      <w:spacing w:val="-10"/>
      <w:kern w:val="28"/>
      <w:sz w:val="24"/>
      <w:szCs w:val="56"/>
    </w:rPr>
  </w:style>
  <w:style w:type="paragraph" w:styleId="Subtitle">
    <w:name w:val="Subtitle"/>
    <w:aliases w:val="isi"/>
    <w:next w:val="Normal"/>
    <w:link w:val="SubtitleChar"/>
    <w:uiPriority w:val="11"/>
    <w:qFormat/>
    <w:rsid w:val="00BB592D"/>
    <w:pPr>
      <w:numPr>
        <w:ilvl w:val="1"/>
      </w:numPr>
      <w:jc w:val="both"/>
    </w:pPr>
    <w:rPr>
      <w:rFonts w:ascii="Times New Roman" w:eastAsiaTheme="minorEastAsia" w:hAnsi="Times New Roman"/>
      <w:color w:val="000000" w:themeColor="text1"/>
      <w:spacing w:val="15"/>
      <w:sz w:val="24"/>
    </w:rPr>
  </w:style>
  <w:style w:type="character" w:customStyle="1" w:styleId="SubtitleChar">
    <w:name w:val="Subtitle Char"/>
    <w:aliases w:val="isi Char"/>
    <w:basedOn w:val="DefaultParagraphFont"/>
    <w:link w:val="Subtitle"/>
    <w:uiPriority w:val="11"/>
    <w:rsid w:val="00BB592D"/>
    <w:rPr>
      <w:rFonts w:ascii="Times New Roman" w:eastAsiaTheme="minorEastAsia" w:hAnsi="Times New Roman"/>
      <w:color w:val="000000" w:themeColor="text1"/>
      <w:spacing w:val="15"/>
      <w:sz w:val="24"/>
    </w:rPr>
  </w:style>
  <w:style w:type="paragraph" w:styleId="Header">
    <w:name w:val="header"/>
    <w:basedOn w:val="Normal"/>
    <w:link w:val="HeaderChar"/>
    <w:uiPriority w:val="99"/>
    <w:unhideWhenUsed/>
    <w:rsid w:val="00305A06"/>
    <w:pPr>
      <w:tabs>
        <w:tab w:val="center" w:pos="4513"/>
        <w:tab w:val="right" w:pos="9026"/>
      </w:tabs>
      <w:spacing w:after="0" w:line="240" w:lineRule="auto"/>
    </w:pPr>
  </w:style>
  <w:style w:type="character" w:customStyle="1" w:styleId="HeaderChar">
    <w:name w:val="Header Char"/>
    <w:basedOn w:val="DefaultParagraphFont"/>
    <w:link w:val="Header"/>
    <w:uiPriority w:val="99"/>
    <w:rsid w:val="00305A06"/>
  </w:style>
  <w:style w:type="paragraph" w:styleId="Footer">
    <w:name w:val="footer"/>
    <w:basedOn w:val="Normal"/>
    <w:link w:val="FooterChar"/>
    <w:uiPriority w:val="99"/>
    <w:unhideWhenUsed/>
    <w:rsid w:val="00305A06"/>
    <w:pPr>
      <w:tabs>
        <w:tab w:val="center" w:pos="4513"/>
        <w:tab w:val="right" w:pos="9026"/>
      </w:tabs>
      <w:spacing w:after="0" w:line="240" w:lineRule="auto"/>
    </w:pPr>
  </w:style>
  <w:style w:type="character" w:customStyle="1" w:styleId="FooterChar">
    <w:name w:val="Footer Char"/>
    <w:basedOn w:val="DefaultParagraphFont"/>
    <w:link w:val="Footer"/>
    <w:uiPriority w:val="99"/>
    <w:rsid w:val="00305A06"/>
  </w:style>
  <w:style w:type="paragraph" w:styleId="ListParagraph">
    <w:name w:val="List Paragraph"/>
    <w:basedOn w:val="Normal"/>
    <w:uiPriority w:val="34"/>
    <w:qFormat/>
    <w:rsid w:val="001206C3"/>
    <w:pPr>
      <w:ind w:left="720"/>
      <w:contextualSpacing/>
    </w:pPr>
  </w:style>
  <w:style w:type="table" w:styleId="TableGrid">
    <w:name w:val="Table Grid"/>
    <w:basedOn w:val="TableNormal"/>
    <w:uiPriority w:val="39"/>
    <w:rsid w:val="005745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574539"/>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F711CB"/>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47FED7B-1BAF-4BF8-B0E8-0FEFC54A7E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92</TotalTime>
  <Pages>17</Pages>
  <Words>12612</Words>
  <Characters>71889</Characters>
  <Application>Microsoft Office Word</Application>
  <DocSecurity>0</DocSecurity>
  <Lines>599</Lines>
  <Paragraphs>1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43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na Dermawan</dc:creator>
  <cp:keywords/>
  <dc:description/>
  <cp:lastModifiedBy>Guna Dermawan</cp:lastModifiedBy>
  <cp:revision>735</cp:revision>
  <dcterms:created xsi:type="dcterms:W3CDTF">2021-10-18T22:34:00Z</dcterms:created>
  <dcterms:modified xsi:type="dcterms:W3CDTF">2022-02-14T03: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ieee</vt:lpwstr>
  </property>
  <property fmtid="{D5CDD505-2E9C-101B-9397-08002B2CF9AE}" pid="24" name="Mendeley Unique User Id_1">
    <vt:lpwstr>6cfc9795-8ebf-36a6-8d72-ec2526570a63</vt:lpwstr>
  </property>
</Properties>
</file>